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3C08" w:rsidRPr="00B3445F" w:rsidRDefault="00B13C08" w:rsidP="00B13C08">
      <w:pPr>
        <w:spacing w:line="360" w:lineRule="auto"/>
        <w:jc w:val="both"/>
        <w:rPr>
          <w:i/>
          <w:sz w:val="26"/>
          <w:szCs w:val="26"/>
        </w:rPr>
      </w:pPr>
      <w:bookmarkStart w:id="0" w:name="_GoBack"/>
      <w:r w:rsidRPr="00B3445F">
        <w:rPr>
          <w:i/>
          <w:sz w:val="26"/>
          <w:szCs w:val="26"/>
        </w:rPr>
        <w:t xml:space="preserve">Hydrological conditions </w:t>
      </w:r>
      <w:r w:rsidR="000233B7" w:rsidRPr="00B3445F">
        <w:rPr>
          <w:i/>
          <w:sz w:val="26"/>
          <w:szCs w:val="26"/>
        </w:rPr>
        <w:t>explain variation in</w:t>
      </w:r>
      <w:r w:rsidRPr="00B3445F">
        <w:rPr>
          <w:i/>
          <w:sz w:val="26"/>
          <w:szCs w:val="26"/>
        </w:rPr>
        <w:t xml:space="preserve"> wood density in riparian plants of </w:t>
      </w:r>
      <w:r w:rsidR="00F30E2A" w:rsidRPr="00B3445F">
        <w:rPr>
          <w:i/>
          <w:sz w:val="26"/>
          <w:szCs w:val="26"/>
        </w:rPr>
        <w:t>s</w:t>
      </w:r>
      <w:r w:rsidRPr="00B3445F">
        <w:rPr>
          <w:i/>
          <w:sz w:val="26"/>
          <w:szCs w:val="26"/>
        </w:rPr>
        <w:t>outh-eastern Australia</w:t>
      </w:r>
    </w:p>
    <w:p w:rsidR="00B13C08" w:rsidRPr="00B3445F" w:rsidRDefault="00B13C08" w:rsidP="00B13C08">
      <w:pPr>
        <w:spacing w:line="360" w:lineRule="auto"/>
        <w:jc w:val="both"/>
        <w:rPr>
          <w:vertAlign w:val="superscript"/>
        </w:rPr>
      </w:pPr>
      <w:r w:rsidRPr="00B3445F">
        <w:t>James R. Lawson*</w:t>
      </w:r>
      <w:r w:rsidRPr="00B3445F">
        <w:rPr>
          <w:vertAlign w:val="superscript"/>
        </w:rPr>
        <w:t>1</w:t>
      </w:r>
      <w:r w:rsidRPr="00B3445F">
        <w:t>, Kirstie A. Fryirs</w:t>
      </w:r>
      <w:r w:rsidRPr="00B3445F">
        <w:rPr>
          <w:vertAlign w:val="superscript"/>
        </w:rPr>
        <w:t>2</w:t>
      </w:r>
      <w:r w:rsidRPr="00B3445F">
        <w:t>, Michelle R. Leishman</w:t>
      </w:r>
      <w:r w:rsidRPr="00B3445F">
        <w:rPr>
          <w:vertAlign w:val="superscript"/>
        </w:rPr>
        <w:t>1</w:t>
      </w:r>
    </w:p>
    <w:p w:rsidR="00B13C08" w:rsidRPr="00B3445F" w:rsidRDefault="00B13C08" w:rsidP="00B13C08">
      <w:pPr>
        <w:pStyle w:val="ListParagraph"/>
        <w:numPr>
          <w:ilvl w:val="0"/>
          <w:numId w:val="4"/>
        </w:numPr>
        <w:spacing w:line="360" w:lineRule="auto"/>
        <w:jc w:val="both"/>
      </w:pPr>
      <w:r w:rsidRPr="00B3445F">
        <w:t>Department of Biological Sciences, Macquarie University, North Ryde, NSW 2109, Australia</w:t>
      </w:r>
    </w:p>
    <w:p w:rsidR="00B13C08" w:rsidRPr="00B3445F" w:rsidRDefault="00B13C08" w:rsidP="00B13C08">
      <w:pPr>
        <w:pStyle w:val="ListParagraph"/>
        <w:numPr>
          <w:ilvl w:val="0"/>
          <w:numId w:val="4"/>
        </w:numPr>
        <w:spacing w:line="360" w:lineRule="auto"/>
        <w:jc w:val="both"/>
      </w:pPr>
      <w:r w:rsidRPr="00B3445F">
        <w:t>Department of Environment and Geography, Macquarie University, North Ryde, NSW 2109, Australia</w:t>
      </w:r>
    </w:p>
    <w:p w:rsidR="00B13C08" w:rsidRPr="00B3445F" w:rsidRDefault="00B13C08" w:rsidP="00B13C08">
      <w:pPr>
        <w:spacing w:line="360" w:lineRule="auto"/>
        <w:jc w:val="both"/>
      </w:pPr>
      <w:r w:rsidRPr="00B3445F">
        <w:t xml:space="preserve">* </w:t>
      </w:r>
      <w:hyperlink r:id="rId8" w:history="1">
        <w:r w:rsidRPr="00B3445F">
          <w:rPr>
            <w:rStyle w:val="Hyperlink"/>
            <w:color w:val="auto"/>
          </w:rPr>
          <w:t>james.lawson@mq.edu.au</w:t>
        </w:r>
      </w:hyperlink>
      <w:r w:rsidRPr="00B3445F">
        <w:t>, fax: +61 2 9850 8245, phone: +61 2 9850 8160</w:t>
      </w:r>
    </w:p>
    <w:p w:rsidR="00B13C08" w:rsidRPr="00B3445F" w:rsidRDefault="00B13C08" w:rsidP="00B13C08">
      <w:pPr>
        <w:spacing w:line="360" w:lineRule="auto"/>
        <w:jc w:val="both"/>
      </w:pPr>
      <w:r w:rsidRPr="00B3445F">
        <w:t>Running title: “Influence of hydrology on wood density.”</w:t>
      </w: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B13C08" w:rsidRPr="00B3445F" w:rsidRDefault="00B13C08" w:rsidP="00B13C08">
      <w:pPr>
        <w:spacing w:line="360" w:lineRule="auto"/>
        <w:jc w:val="both"/>
        <w:rPr>
          <w:b/>
        </w:rPr>
      </w:pPr>
    </w:p>
    <w:p w:rsidR="008E156A" w:rsidRPr="00B3445F" w:rsidRDefault="00EF54F7" w:rsidP="00195FA8">
      <w:pPr>
        <w:spacing w:line="360" w:lineRule="auto"/>
        <w:rPr>
          <w:b/>
        </w:rPr>
      </w:pPr>
      <w:r w:rsidRPr="00B3445F">
        <w:rPr>
          <w:b/>
        </w:rPr>
        <w:lastRenderedPageBreak/>
        <w:t>Summary</w:t>
      </w:r>
    </w:p>
    <w:p w:rsidR="00963FDF" w:rsidRPr="00B3445F" w:rsidRDefault="005779AB" w:rsidP="00B51F2E">
      <w:pPr>
        <w:pStyle w:val="ListParagraph"/>
        <w:numPr>
          <w:ilvl w:val="0"/>
          <w:numId w:val="3"/>
        </w:numPr>
        <w:spacing w:line="360" w:lineRule="auto"/>
        <w:jc w:val="both"/>
        <w:rPr>
          <w:rFonts w:cs="Arial"/>
        </w:rPr>
      </w:pPr>
      <w:r w:rsidRPr="00B3445F">
        <w:rPr>
          <w:rFonts w:cs="Arial"/>
        </w:rPr>
        <w:t xml:space="preserve">Wood density is a key plant functional trait which integrates the trade-offs characteristic to riparian plant ecological strategies. </w:t>
      </w:r>
      <w:r w:rsidR="00963FDF" w:rsidRPr="00B3445F">
        <w:rPr>
          <w:rFonts w:cs="Arial"/>
        </w:rPr>
        <w:t xml:space="preserve">Although </w:t>
      </w:r>
      <w:r w:rsidR="00B51F2E" w:rsidRPr="00B3445F">
        <w:rPr>
          <w:rFonts w:cs="Arial"/>
        </w:rPr>
        <w:t xml:space="preserve">high </w:t>
      </w:r>
      <w:r w:rsidR="00963FDF" w:rsidRPr="00B3445F">
        <w:rPr>
          <w:rFonts w:cs="Arial"/>
        </w:rPr>
        <w:t>dens</w:t>
      </w:r>
      <w:r w:rsidR="00B51F2E" w:rsidRPr="00B3445F">
        <w:rPr>
          <w:rFonts w:cs="Arial"/>
        </w:rPr>
        <w:t>ity</w:t>
      </w:r>
      <w:r w:rsidR="00963FDF" w:rsidRPr="00B3445F">
        <w:rPr>
          <w:rFonts w:cs="Arial"/>
        </w:rPr>
        <w:t xml:space="preserve"> wood</w:t>
      </w:r>
      <w:r w:rsidR="00B51F2E" w:rsidRPr="00B3445F">
        <w:rPr>
          <w:rFonts w:cs="Arial"/>
        </w:rPr>
        <w:t xml:space="preserve"> is</w:t>
      </w:r>
      <w:r w:rsidR="00963FDF" w:rsidRPr="00B3445F">
        <w:rPr>
          <w:rFonts w:cs="Arial"/>
        </w:rPr>
        <w:t xml:space="preserve"> costly to construct, </w:t>
      </w:r>
      <w:r w:rsidR="00B51F2E" w:rsidRPr="00B3445F">
        <w:rPr>
          <w:rFonts w:cs="Arial"/>
        </w:rPr>
        <w:t xml:space="preserve">it </w:t>
      </w:r>
      <w:r w:rsidR="00963FDF" w:rsidRPr="00B3445F">
        <w:rPr>
          <w:rFonts w:cs="Arial"/>
        </w:rPr>
        <w:t>confer</w:t>
      </w:r>
      <w:r w:rsidR="00B51F2E" w:rsidRPr="00B3445F">
        <w:rPr>
          <w:rFonts w:cs="Arial"/>
        </w:rPr>
        <w:t>s</w:t>
      </w:r>
      <w:r w:rsidR="00963FDF" w:rsidRPr="00B3445F">
        <w:rPr>
          <w:rFonts w:cs="Arial"/>
        </w:rPr>
        <w:t xml:space="preserve"> mechanical stiffness to stems, </w:t>
      </w:r>
      <w:r w:rsidR="00B51F2E" w:rsidRPr="00B3445F">
        <w:rPr>
          <w:rFonts w:cs="Arial"/>
        </w:rPr>
        <w:t>increasing a plant’s capacity to</w:t>
      </w:r>
      <w:r w:rsidR="00963FDF" w:rsidRPr="00B3445F">
        <w:rPr>
          <w:rFonts w:cs="Arial"/>
        </w:rPr>
        <w:t xml:space="preserve"> withstand flooding</w:t>
      </w:r>
      <w:r w:rsidR="00B51F2E" w:rsidRPr="00B3445F">
        <w:rPr>
          <w:rFonts w:cs="Arial"/>
        </w:rPr>
        <w:t xml:space="preserve">, and also enables increased </w:t>
      </w:r>
      <w:r w:rsidR="00963FDF" w:rsidRPr="00B3445F">
        <w:rPr>
          <w:rFonts w:cs="Arial"/>
        </w:rPr>
        <w:t xml:space="preserve">tolerance </w:t>
      </w:r>
      <w:r w:rsidR="00B51F2E" w:rsidRPr="00B3445F">
        <w:rPr>
          <w:rFonts w:cs="Arial"/>
        </w:rPr>
        <w:t>to water stress</w:t>
      </w:r>
      <w:r w:rsidR="00963FDF" w:rsidRPr="00B3445F">
        <w:rPr>
          <w:rFonts w:cs="Arial"/>
        </w:rPr>
        <w:t xml:space="preserve">. </w:t>
      </w:r>
      <w:r w:rsidR="000E625F" w:rsidRPr="00B3445F">
        <w:rPr>
          <w:rFonts w:cs="Arial"/>
        </w:rPr>
        <w:t>For riparian plants, fluctuations in soil moisture driven by surface hydrology should therefore be an important driver of variation in wood density.</w:t>
      </w:r>
    </w:p>
    <w:p w:rsidR="00920682" w:rsidRPr="00B3445F" w:rsidRDefault="005779AB" w:rsidP="00D67CE1">
      <w:pPr>
        <w:pStyle w:val="ListParagraph"/>
        <w:numPr>
          <w:ilvl w:val="0"/>
          <w:numId w:val="3"/>
        </w:numPr>
        <w:spacing w:line="360" w:lineRule="auto"/>
        <w:jc w:val="both"/>
      </w:pPr>
      <w:r w:rsidRPr="00B3445F">
        <w:rPr>
          <w:rFonts w:cs="Arial"/>
        </w:rPr>
        <w:t xml:space="preserve">We </w:t>
      </w:r>
      <w:r w:rsidR="00C33DA1" w:rsidRPr="00B3445F">
        <w:rPr>
          <w:rFonts w:cs="Arial"/>
        </w:rPr>
        <w:t>asked the following questions in the study</w:t>
      </w:r>
      <w:r w:rsidRPr="00B3445F">
        <w:rPr>
          <w:rFonts w:cs="Arial"/>
        </w:rPr>
        <w:t xml:space="preserve">: </w:t>
      </w:r>
      <w:r w:rsidR="00D67CE1" w:rsidRPr="00B3445F">
        <w:rPr>
          <w:rFonts w:cs="Arial"/>
        </w:rPr>
        <w:t xml:space="preserve">(1) does wood density increase with </w:t>
      </w:r>
      <w:r w:rsidR="00D31902" w:rsidRPr="00B3445F">
        <w:rPr>
          <w:rFonts w:cs="Arial"/>
        </w:rPr>
        <w:t xml:space="preserve">increasing </w:t>
      </w:r>
      <w:r w:rsidR="00D67CE1" w:rsidRPr="00B3445F">
        <w:rPr>
          <w:rFonts w:cs="Arial"/>
        </w:rPr>
        <w:t xml:space="preserve">frequency and magnitude of flood disturbance? (2) does wood density increase with </w:t>
      </w:r>
      <w:r w:rsidR="00D31902" w:rsidRPr="00B3445F">
        <w:rPr>
          <w:rFonts w:cs="Arial"/>
        </w:rPr>
        <w:t xml:space="preserve">increasing </w:t>
      </w:r>
      <w:r w:rsidR="00D67CE1" w:rsidRPr="00B3445F">
        <w:rPr>
          <w:rFonts w:cs="Arial"/>
        </w:rPr>
        <w:t xml:space="preserve">unpredictability of water availability in the riparian zone? </w:t>
      </w:r>
      <w:r w:rsidR="009D1956" w:rsidRPr="00B3445F">
        <w:t>(3) does dispersion of wood density peak at intermediate levels of hydrological disturbance?</w:t>
      </w:r>
    </w:p>
    <w:p w:rsidR="000E625F" w:rsidRPr="00B3445F" w:rsidRDefault="005779AB" w:rsidP="007F4D38">
      <w:pPr>
        <w:pStyle w:val="ListParagraph"/>
        <w:numPr>
          <w:ilvl w:val="0"/>
          <w:numId w:val="3"/>
        </w:numPr>
        <w:autoSpaceDE w:val="0"/>
        <w:autoSpaceDN w:val="0"/>
        <w:adjustRightInd w:val="0"/>
        <w:spacing w:after="0" w:line="360" w:lineRule="auto"/>
        <w:rPr>
          <w:rFonts w:cs="Arial"/>
        </w:rPr>
      </w:pPr>
      <w:r w:rsidRPr="00B3445F">
        <w:rPr>
          <w:rFonts w:cs="Arial"/>
        </w:rPr>
        <w:t xml:space="preserve">We surveyed wood density of dominant species at fifteen riparian sites along flow-gauged rivers across south-eastern Australia. </w:t>
      </w:r>
      <w:r w:rsidR="00963FDF" w:rsidRPr="00B3445F">
        <w:rPr>
          <w:rFonts w:cs="Arial"/>
        </w:rPr>
        <w:t xml:space="preserve">Due to the broad range of hydrological variability associated with Australian river systems, this set of sites functions as </w:t>
      </w:r>
      <w:r w:rsidR="009112D1" w:rsidRPr="00B3445F">
        <w:rPr>
          <w:rFonts w:cs="Arial"/>
        </w:rPr>
        <w:t xml:space="preserve">a </w:t>
      </w:r>
      <w:r w:rsidR="00963FDF" w:rsidRPr="00B3445F">
        <w:rPr>
          <w:rFonts w:cs="Arial"/>
        </w:rPr>
        <w:t xml:space="preserve">useful model for assessing the response of riparian plants to changing hydrological conditions. </w:t>
      </w:r>
    </w:p>
    <w:p w:rsidR="00C33DA1" w:rsidRPr="00B3445F" w:rsidRDefault="00C33DA1" w:rsidP="007F4D38">
      <w:pPr>
        <w:pStyle w:val="ListParagraph"/>
        <w:numPr>
          <w:ilvl w:val="0"/>
          <w:numId w:val="3"/>
        </w:numPr>
        <w:spacing w:line="360" w:lineRule="auto"/>
      </w:pPr>
      <w:r w:rsidRPr="00B3445F">
        <w:t xml:space="preserve">We found wood density </w:t>
      </w:r>
      <w:r w:rsidR="009112D1" w:rsidRPr="00B3445F">
        <w:t>varied</w:t>
      </w:r>
      <w:r w:rsidRPr="00B3445F">
        <w:t xml:space="preserve"> strongly along a single axis of hydrological variability. This axis integrates flood intensity and frequency with metrics of hydrological unpredictability, and can be conceptualised as a gradient of environmental harshness</w:t>
      </w:r>
      <w:r w:rsidR="009112D1" w:rsidRPr="00B3445F">
        <w:t>, with higher wood density associated with harsher conditions</w:t>
      </w:r>
      <w:r w:rsidRPr="00B3445F">
        <w:t xml:space="preserve">. </w:t>
      </w:r>
    </w:p>
    <w:p w:rsidR="00963FDF" w:rsidRPr="00B3445F" w:rsidRDefault="000E625F" w:rsidP="009C560D">
      <w:pPr>
        <w:pStyle w:val="ListParagraph"/>
        <w:numPr>
          <w:ilvl w:val="0"/>
          <w:numId w:val="3"/>
        </w:numPr>
        <w:autoSpaceDE w:val="0"/>
        <w:autoSpaceDN w:val="0"/>
        <w:adjustRightInd w:val="0"/>
        <w:spacing w:after="0" w:line="360" w:lineRule="auto"/>
        <w:rPr>
          <w:rFonts w:cs="Arial"/>
        </w:rPr>
      </w:pPr>
      <w:r w:rsidRPr="00B3445F">
        <w:rPr>
          <w:rFonts w:cs="Arial"/>
          <w:i/>
        </w:rPr>
        <w:t>Synthesis:</w:t>
      </w:r>
      <w:r w:rsidRPr="00B3445F">
        <w:rPr>
          <w:rFonts w:cs="Arial"/>
        </w:rPr>
        <w:t xml:space="preserve"> </w:t>
      </w:r>
      <w:r w:rsidR="005779AB" w:rsidRPr="00B3445F">
        <w:rPr>
          <w:rFonts w:cs="Arial"/>
        </w:rPr>
        <w:t>Our study highlights the importance of hydrological conditions</w:t>
      </w:r>
      <w:r w:rsidR="000961C3" w:rsidRPr="00B3445F">
        <w:rPr>
          <w:rFonts w:cs="Arial"/>
        </w:rPr>
        <w:t xml:space="preserve">, </w:t>
      </w:r>
      <w:r w:rsidR="005779AB" w:rsidRPr="00B3445F">
        <w:rPr>
          <w:rFonts w:cs="Arial"/>
        </w:rPr>
        <w:t xml:space="preserve">particularly disturbance and environmental unpredictability, as determinants of ecological strategy in riparian plants. </w:t>
      </w:r>
      <w:r w:rsidRPr="00B3445F">
        <w:rPr>
          <w:rFonts w:cs="Arial"/>
        </w:rPr>
        <w:t>Large, rare flood</w:t>
      </w:r>
      <w:r w:rsidR="00C33DA1" w:rsidRPr="00B3445F">
        <w:rPr>
          <w:rFonts w:cs="Arial"/>
        </w:rPr>
        <w:t xml:space="preserve"> events</w:t>
      </w:r>
      <w:r w:rsidRPr="00B3445F">
        <w:rPr>
          <w:rFonts w:cs="Arial"/>
        </w:rPr>
        <w:t xml:space="preserve"> in particular appear to </w:t>
      </w:r>
      <w:r w:rsidR="00472343" w:rsidRPr="00B3445F">
        <w:rPr>
          <w:rFonts w:cs="Arial"/>
        </w:rPr>
        <w:t>favour</w:t>
      </w:r>
      <w:r w:rsidRPr="00B3445F">
        <w:rPr>
          <w:rFonts w:cs="Arial"/>
        </w:rPr>
        <w:t xml:space="preserve"> higher wood density strategies. </w:t>
      </w:r>
      <w:r w:rsidR="00963FDF" w:rsidRPr="00B3445F">
        <w:t>This is likely to have significant ecological consequences for riparian plant communities</w:t>
      </w:r>
      <w:r w:rsidR="00832637" w:rsidRPr="00B3445F">
        <w:t xml:space="preserve"> in a</w:t>
      </w:r>
      <w:r w:rsidR="00963FDF" w:rsidRPr="00B3445F">
        <w:t xml:space="preserve"> </w:t>
      </w:r>
      <w:r w:rsidR="00832637" w:rsidRPr="00B3445F">
        <w:t xml:space="preserve">south-east </w:t>
      </w:r>
      <w:r w:rsidR="00963FDF" w:rsidRPr="00B3445F">
        <w:t>Australian context, as well as in other regions where increasing climatic variability and frequency of extreme events are hallmarks of climate change predictions.</w:t>
      </w:r>
    </w:p>
    <w:p w:rsidR="005E166E" w:rsidRPr="00B3445F" w:rsidRDefault="005E166E" w:rsidP="00AC4611">
      <w:pPr>
        <w:autoSpaceDE w:val="0"/>
        <w:autoSpaceDN w:val="0"/>
        <w:adjustRightInd w:val="0"/>
        <w:spacing w:after="0" w:line="360" w:lineRule="auto"/>
        <w:rPr>
          <w:rFonts w:cs="Arial"/>
        </w:rPr>
      </w:pPr>
    </w:p>
    <w:p w:rsidR="00B13C08" w:rsidRPr="00B3445F" w:rsidRDefault="00B13C08" w:rsidP="00B13C08">
      <w:pPr>
        <w:spacing w:line="360" w:lineRule="auto"/>
        <w:jc w:val="both"/>
        <w:rPr>
          <w:b/>
        </w:rPr>
      </w:pPr>
      <w:r w:rsidRPr="00B3445F">
        <w:rPr>
          <w:b/>
        </w:rPr>
        <w:t>Key words</w:t>
      </w:r>
    </w:p>
    <w:p w:rsidR="00963FDF" w:rsidRPr="00B3445F" w:rsidRDefault="0061672E" w:rsidP="0061672E">
      <w:pPr>
        <w:autoSpaceDE w:val="0"/>
        <w:autoSpaceDN w:val="0"/>
        <w:adjustRightInd w:val="0"/>
        <w:spacing w:after="0" w:line="360" w:lineRule="auto"/>
      </w:pPr>
      <w:r w:rsidRPr="00B3445F">
        <w:t>Determinants of plant community diversity and structure, community assembly, climate change, ecohydrology,</w:t>
      </w:r>
      <w:r w:rsidR="00060191" w:rsidRPr="00B3445F">
        <w:t xml:space="preserve"> riparian,</w:t>
      </w:r>
      <w:r w:rsidRPr="00B3445F">
        <w:t xml:space="preserve"> ecological strategy, environmental unpredictability, functional traits, disturbance</w:t>
      </w:r>
    </w:p>
    <w:p w:rsidR="008E156A" w:rsidRPr="00B3445F" w:rsidRDefault="008E156A" w:rsidP="00636F75">
      <w:pPr>
        <w:spacing w:line="360" w:lineRule="auto"/>
        <w:rPr>
          <w:b/>
        </w:rPr>
      </w:pPr>
    </w:p>
    <w:p w:rsidR="00300C00" w:rsidRPr="00B3445F" w:rsidRDefault="00300C00" w:rsidP="00636F75">
      <w:pPr>
        <w:spacing w:line="360" w:lineRule="auto"/>
        <w:rPr>
          <w:b/>
        </w:rPr>
      </w:pPr>
    </w:p>
    <w:p w:rsidR="00195FA8" w:rsidRPr="00B3445F" w:rsidRDefault="00195FA8" w:rsidP="00636F75">
      <w:pPr>
        <w:spacing w:line="360" w:lineRule="auto"/>
        <w:rPr>
          <w:b/>
        </w:rPr>
      </w:pPr>
    </w:p>
    <w:p w:rsidR="008E156A" w:rsidRPr="00B3445F" w:rsidRDefault="00B634E6" w:rsidP="00636F75">
      <w:pPr>
        <w:spacing w:line="360" w:lineRule="auto"/>
        <w:rPr>
          <w:b/>
        </w:rPr>
      </w:pPr>
      <w:r w:rsidRPr="00B3445F">
        <w:rPr>
          <w:b/>
        </w:rPr>
        <w:lastRenderedPageBreak/>
        <w:t>Introduction</w:t>
      </w:r>
    </w:p>
    <w:p w:rsidR="008E156A" w:rsidRPr="00B3445F" w:rsidRDefault="00B634E6" w:rsidP="00636F75">
      <w:pPr>
        <w:spacing w:line="360" w:lineRule="auto"/>
        <w:rPr>
          <w:lang w:val="en-US"/>
        </w:rPr>
      </w:pPr>
      <w:r w:rsidRPr="00B3445F">
        <w:rPr>
          <w:lang w:val="en-US"/>
        </w:rPr>
        <w:t xml:space="preserve">Functional trait oriented approaches to understanding community assembly </w:t>
      </w:r>
      <w:r w:rsidR="009B230D" w:rsidRPr="00B3445F">
        <w:rPr>
          <w:lang w:val="en-US"/>
        </w:rPr>
        <w:fldChar w:fldCharType="begin" w:fldLock="1"/>
      </w:r>
      <w:r w:rsidR="004D0FC3" w:rsidRPr="00B3445F">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formattedCitation" : "(McGill &lt;i&gt;et al.&lt;/i&gt; 2006)", "plainTextFormattedCitation" : "(McGill et al. 2006)", "previouslyFormattedCitation" : "(McGill &lt;i&gt;et al.&lt;/i&gt; 2006)" }, "properties" : { "noteIndex" : 0 }, "schema" : "https://github.com/citation-style-language/schema/raw/master/csl-citation.json" }</w:instrText>
      </w:r>
      <w:r w:rsidR="009B230D" w:rsidRPr="00B3445F">
        <w:rPr>
          <w:lang w:val="en-US"/>
        </w:rPr>
        <w:fldChar w:fldCharType="separate"/>
      </w:r>
      <w:r w:rsidR="000C42C5" w:rsidRPr="00B3445F">
        <w:rPr>
          <w:noProof/>
          <w:lang w:val="en-US"/>
        </w:rPr>
        <w:t xml:space="preserve">(McGill </w:t>
      </w:r>
      <w:r w:rsidR="000C42C5" w:rsidRPr="00B3445F">
        <w:rPr>
          <w:i/>
          <w:noProof/>
          <w:lang w:val="en-US"/>
        </w:rPr>
        <w:t>et al.</w:t>
      </w:r>
      <w:r w:rsidR="000C42C5" w:rsidRPr="00B3445F">
        <w:rPr>
          <w:noProof/>
          <w:lang w:val="en-US"/>
        </w:rPr>
        <w:t xml:space="preserve"> 2006)</w:t>
      </w:r>
      <w:r w:rsidR="009B230D" w:rsidRPr="00B3445F">
        <w:rPr>
          <w:lang w:val="en-US"/>
        </w:rPr>
        <w:fldChar w:fldCharType="end"/>
      </w:r>
      <w:r w:rsidR="00636F75" w:rsidRPr="00B3445F">
        <w:rPr>
          <w:lang w:val="en-US"/>
        </w:rPr>
        <w:t xml:space="preserve"> </w:t>
      </w:r>
      <w:r w:rsidRPr="00B3445F">
        <w:rPr>
          <w:lang w:val="en-US"/>
        </w:rPr>
        <w:t xml:space="preserve">have </w:t>
      </w:r>
      <w:r w:rsidR="001E3EF0" w:rsidRPr="00B3445F">
        <w:rPr>
          <w:lang w:val="en-US"/>
        </w:rPr>
        <w:t>become increasingly common</w:t>
      </w:r>
      <w:r w:rsidRPr="00B3445F">
        <w:rPr>
          <w:lang w:val="en-US"/>
        </w:rPr>
        <w:t xml:space="preserve"> over the last decade, </w:t>
      </w:r>
      <w:r w:rsidR="001E3EF0" w:rsidRPr="00B3445F">
        <w:rPr>
          <w:lang w:val="en-US"/>
        </w:rPr>
        <w:t xml:space="preserve">particularly </w:t>
      </w:r>
      <w:r w:rsidRPr="00B3445F">
        <w:rPr>
          <w:lang w:val="en-US"/>
        </w:rPr>
        <w:t xml:space="preserve">in </w:t>
      </w:r>
      <w:r w:rsidR="001E3EF0" w:rsidRPr="00B3445F">
        <w:rPr>
          <w:lang w:val="en-US"/>
        </w:rPr>
        <w:t xml:space="preserve">the </w:t>
      </w:r>
      <w:r w:rsidRPr="00B3445F">
        <w:rPr>
          <w:lang w:val="en-US"/>
        </w:rPr>
        <w:t>plant ecolog</w:t>
      </w:r>
      <w:r w:rsidR="001E3EF0" w:rsidRPr="00B3445F">
        <w:rPr>
          <w:lang w:val="en-US"/>
        </w:rPr>
        <w:t>ical literature</w:t>
      </w:r>
      <w:r w:rsidRPr="00B3445F">
        <w:rPr>
          <w:lang w:val="en-US"/>
        </w:rPr>
        <w:t xml:space="preserve"> </w:t>
      </w:r>
      <w:r w:rsidR="009B230D" w:rsidRPr="00B3445F">
        <w:rPr>
          <w:lang w:val="en-US"/>
        </w:rPr>
        <w:fldChar w:fldCharType="begin" w:fldLock="1"/>
      </w:r>
      <w:r w:rsidR="004D0FC3" w:rsidRPr="00B3445F">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ged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formattedCitation" : "(Kattge &lt;i&gt;et al.&lt;/i&gt; 2011)", "plainTextFormattedCitation" : "(Kattge et al. 2011)", "previouslyFormattedCitation" : "(Kattge &lt;i&gt;et al.&lt;/i&gt; 2011)" }, "properties" : { "noteIndex" : 0 }, "schema" : "https://github.com/citation-style-language/schema/raw/master/csl-citation.json" }</w:instrText>
      </w:r>
      <w:r w:rsidR="009B230D" w:rsidRPr="00B3445F">
        <w:rPr>
          <w:lang w:val="en-US"/>
        </w:rPr>
        <w:fldChar w:fldCharType="separate"/>
      </w:r>
      <w:r w:rsidR="000C42C5" w:rsidRPr="00B3445F">
        <w:rPr>
          <w:noProof/>
          <w:lang w:val="en-US"/>
        </w:rPr>
        <w:t xml:space="preserve">(Kattge </w:t>
      </w:r>
      <w:r w:rsidR="000C42C5" w:rsidRPr="00B3445F">
        <w:rPr>
          <w:i/>
          <w:noProof/>
          <w:lang w:val="en-US"/>
        </w:rPr>
        <w:t>et al.</w:t>
      </w:r>
      <w:r w:rsidR="000C42C5" w:rsidRPr="00B3445F">
        <w:rPr>
          <w:noProof/>
          <w:lang w:val="en-US"/>
        </w:rPr>
        <w:t xml:space="preserve"> 2011)</w:t>
      </w:r>
      <w:r w:rsidR="009B230D" w:rsidRPr="00B3445F">
        <w:rPr>
          <w:lang w:val="en-US"/>
        </w:rPr>
        <w:fldChar w:fldCharType="end"/>
      </w:r>
      <w:r w:rsidRPr="00B3445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w:t>
      </w:r>
      <w:r w:rsidR="00F76435" w:rsidRPr="00B3445F">
        <w:rPr>
          <w:lang w:val="en-US"/>
        </w:rPr>
        <w:t xml:space="preserve">the </w:t>
      </w:r>
      <w:r w:rsidRPr="00B3445F">
        <w:rPr>
          <w:lang w:val="en-US"/>
        </w:rPr>
        <w:t xml:space="preserve">distribution of this variation across environmental gradients can provide insight into where these strategies are successful </w:t>
      </w:r>
      <w:r w:rsidR="009B230D" w:rsidRPr="00B3445F">
        <w:rPr>
          <w:lang w:val="en-US"/>
        </w:rPr>
        <w:fldChar w:fldCharType="begin" w:fldLock="1"/>
      </w:r>
      <w:r w:rsidR="004D0FC3" w:rsidRPr="00B3445F">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formattedCitation" : "(Westoby &lt;i&gt;et al.&lt;/i&gt; 2002)", "plainTextFormattedCitation" : "(Westoby et al. 2002)", "previouslyFormattedCitation" : "(Westoby &lt;i&gt;et al.&lt;/i&gt; 2002)" }, "properties" : { "noteIndex" : 0 }, "schema" : "https://github.com/citation-style-language/schema/raw/master/csl-citation.json" }</w:instrText>
      </w:r>
      <w:r w:rsidR="009B230D" w:rsidRPr="00B3445F">
        <w:rPr>
          <w:lang w:val="en-US"/>
        </w:rPr>
        <w:fldChar w:fldCharType="separate"/>
      </w:r>
      <w:r w:rsidR="000C42C5" w:rsidRPr="00B3445F">
        <w:rPr>
          <w:noProof/>
          <w:lang w:val="en-US"/>
        </w:rPr>
        <w:t xml:space="preserve">(Westoby </w:t>
      </w:r>
      <w:r w:rsidR="000C42C5" w:rsidRPr="00B3445F">
        <w:rPr>
          <w:i/>
          <w:noProof/>
          <w:lang w:val="en-US"/>
        </w:rPr>
        <w:t>et al.</w:t>
      </w:r>
      <w:r w:rsidR="000C42C5" w:rsidRPr="00B3445F">
        <w:rPr>
          <w:noProof/>
          <w:lang w:val="en-US"/>
        </w:rPr>
        <w:t xml:space="preserve"> 2002)</w:t>
      </w:r>
      <w:r w:rsidR="009B230D" w:rsidRPr="00B3445F">
        <w:rPr>
          <w:lang w:val="en-US"/>
        </w:rPr>
        <w:fldChar w:fldCharType="end"/>
      </w:r>
      <w:r w:rsidRPr="00B3445F">
        <w:rPr>
          <w:lang w:val="en-US"/>
        </w:rPr>
        <w:t xml:space="preserve">. </w:t>
      </w:r>
    </w:p>
    <w:p w:rsidR="008E156A" w:rsidRPr="00B3445F" w:rsidRDefault="00B634E6" w:rsidP="00636F75">
      <w:pPr>
        <w:spacing w:line="360" w:lineRule="auto"/>
      </w:pPr>
      <w:r w:rsidRPr="00B3445F">
        <w:t>Hydrology is widely considered to be the dominant abiotic force structuring riparian ecosystems</w:t>
      </w:r>
      <w:r w:rsidR="00E32499" w:rsidRPr="00B3445F">
        <w:t xml:space="preserve"> </w:t>
      </w:r>
      <w:r w:rsidR="009B230D" w:rsidRPr="00B3445F">
        <w:fldChar w:fldCharType="begin" w:fldLock="1"/>
      </w:r>
      <w:r w:rsidR="004D0FC3" w:rsidRPr="00B3445F">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Allan &amp; Bain 1997)", "plainTextFormattedCitation" : "(Poff, Allan &amp; Bain 1997)", "previouslyFormattedCitation" : "(Poff, Allan &amp; Bain 1997)" }, "properties" : { "noteIndex" : 0 }, "schema" : "https://github.com/citation-style-language/schema/raw/master/csl-citation.json" }</w:instrText>
      </w:r>
      <w:r w:rsidR="009B230D" w:rsidRPr="00B3445F">
        <w:fldChar w:fldCharType="separate"/>
      </w:r>
      <w:r w:rsidR="00E32499" w:rsidRPr="00B3445F">
        <w:rPr>
          <w:noProof/>
        </w:rPr>
        <w:t>(Poff, Allan &amp; Bain 1997)</w:t>
      </w:r>
      <w:r w:rsidR="009B230D" w:rsidRPr="00B3445F">
        <w:fldChar w:fldCharType="end"/>
      </w:r>
      <w:r w:rsidRPr="00B3445F">
        <w:t>. Hydrological variability in turn drives variation in moisture and substrate availability and flood</w:t>
      </w:r>
      <w:r w:rsidR="00C87975" w:rsidRPr="00B3445F">
        <w:t>ing</w:t>
      </w:r>
      <w:r w:rsidRPr="00B3445F">
        <w:t xml:space="preserve"> disturbance, with cyclical resets to early successional conditions being characteristic of the riparian environment </w:t>
      </w:r>
      <w:r w:rsidR="009B230D" w:rsidRPr="00B3445F">
        <w:fldChar w:fldCharType="begin" w:fldLock="1"/>
      </w:r>
      <w:r w:rsidR="004D0FC3" w:rsidRPr="00B3445F">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9B230D" w:rsidRPr="00B3445F">
        <w:fldChar w:fldCharType="separate"/>
      </w:r>
      <w:r w:rsidR="000C42C5" w:rsidRPr="00B3445F">
        <w:rPr>
          <w:noProof/>
        </w:rPr>
        <w:t xml:space="preserve">(Merritt </w:t>
      </w:r>
      <w:r w:rsidR="000C42C5" w:rsidRPr="00B3445F">
        <w:rPr>
          <w:i/>
          <w:noProof/>
        </w:rPr>
        <w:t>et al.</w:t>
      </w:r>
      <w:r w:rsidR="000C42C5" w:rsidRPr="00B3445F">
        <w:rPr>
          <w:noProof/>
        </w:rPr>
        <w:t xml:space="preserve"> 2010)</w:t>
      </w:r>
      <w:r w:rsidR="009B230D" w:rsidRPr="00B3445F">
        <w:fldChar w:fldCharType="end"/>
      </w:r>
      <w:r w:rsidRPr="00B3445F">
        <w:t>. These are the conditions which</w:t>
      </w:r>
      <w:r w:rsidR="00971B18" w:rsidRPr="00B3445F">
        <w:t xml:space="preserve"> determine the dominant</w:t>
      </w:r>
      <w:r w:rsidRPr="00B3445F">
        <w:t xml:space="preserve"> </w:t>
      </w:r>
      <w:r w:rsidR="00971B18" w:rsidRPr="00B3445F">
        <w:t>selection pressures</w:t>
      </w:r>
      <w:r w:rsidR="00C54547" w:rsidRPr="00B3445F">
        <w:t xml:space="preserve"> and environmental filters</w:t>
      </w:r>
      <w:r w:rsidR="00971B18" w:rsidRPr="00B3445F">
        <w:t>, which in turn</w:t>
      </w:r>
      <w:r w:rsidRPr="00B3445F">
        <w:t xml:space="preserve"> dictate success of a particular </w:t>
      </w:r>
      <w:r w:rsidR="00721E27" w:rsidRPr="00B3445F">
        <w:t xml:space="preserve">plant </w:t>
      </w:r>
      <w:r w:rsidRPr="00B3445F">
        <w:t>ecological strategy</w:t>
      </w:r>
      <w:r w:rsidR="001E3EF0" w:rsidRPr="00B3445F">
        <w:t xml:space="preserve"> in a riparian system</w:t>
      </w:r>
      <w:r w:rsidR="00C87975" w:rsidRPr="00B3445F">
        <w:t xml:space="preserve"> </w:t>
      </w:r>
      <w:r w:rsidR="009B230D" w:rsidRPr="00B3445F">
        <w:fldChar w:fldCharType="begin" w:fldLock="1"/>
      </w:r>
      <w:r w:rsidR="004D0FC3" w:rsidRPr="00B3445F">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formattedCitation" : "(Naiman &amp; Decamps 1997)", "plainTextFormattedCitation" : "(Naiman &amp; Decamps 1997)", "previouslyFormattedCitation" : "(Naiman &amp; Decamps 1997)" }, "properties" : { "noteIndex" : 0 }, "schema" : "https://github.com/citation-style-language/schema/raw/master/csl-citation.json" }</w:instrText>
      </w:r>
      <w:r w:rsidR="009B230D" w:rsidRPr="00B3445F">
        <w:fldChar w:fldCharType="separate"/>
      </w:r>
      <w:r w:rsidR="00C87975" w:rsidRPr="00B3445F">
        <w:rPr>
          <w:noProof/>
        </w:rPr>
        <w:t>(Naiman &amp; Decamps 1997)</w:t>
      </w:r>
      <w:r w:rsidR="009B230D" w:rsidRPr="00B3445F">
        <w:fldChar w:fldCharType="end"/>
      </w:r>
      <w:r w:rsidR="00971B18" w:rsidRPr="00B3445F">
        <w:t xml:space="preserve">. </w:t>
      </w:r>
      <w:r w:rsidRPr="00B3445F">
        <w:rPr>
          <w:lang w:val="en-US"/>
        </w:rPr>
        <w:t xml:space="preserve">Several authors have recently suggested functional trait biology as a means of understanding the response of riparian plant communities to hydrological gradients </w:t>
      </w:r>
      <w:r w:rsidR="009B230D" w:rsidRPr="00B3445F">
        <w:rPr>
          <w:lang w:val="en-US"/>
        </w:rPr>
        <w:fldChar w:fldCharType="begin" w:fldLock="1"/>
      </w:r>
      <w:r w:rsidR="004D0FC3" w:rsidRPr="00B3445F">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mendeley" : { "formattedCitation" : "(Merritt &lt;i&gt;et al.&lt;/i&gt; 2010; Catford &lt;i&gt;et al.&lt;/i&gt; 2012)", "plainTextFormattedCitation" : "(Merritt et al. 2010; Catford et al. 2012)", "previouslyFormattedCitation" : "(Merritt &lt;i&gt;et al.&lt;/i&gt; 2010; Catford &lt;i&gt;et al.&lt;/i&gt; 2012)" }, "properties" : { "noteIndex" : 0 }, "schema" : "https://github.com/citation-style-language/schema/raw/master/csl-citation.json" }</w:instrText>
      </w:r>
      <w:r w:rsidR="009B230D" w:rsidRPr="00B3445F">
        <w:rPr>
          <w:lang w:val="en-US"/>
        </w:rPr>
        <w:fldChar w:fldCharType="separate"/>
      </w:r>
      <w:r w:rsidR="000C42C5" w:rsidRPr="00B3445F">
        <w:rPr>
          <w:noProof/>
          <w:lang w:val="en-US"/>
        </w:rPr>
        <w:t xml:space="preserve">(Merritt </w:t>
      </w:r>
      <w:r w:rsidR="000C42C5" w:rsidRPr="00B3445F">
        <w:rPr>
          <w:i/>
          <w:noProof/>
          <w:lang w:val="en-US"/>
        </w:rPr>
        <w:t>et al.</w:t>
      </w:r>
      <w:r w:rsidR="000C42C5" w:rsidRPr="00B3445F">
        <w:rPr>
          <w:noProof/>
          <w:lang w:val="en-US"/>
        </w:rPr>
        <w:t xml:space="preserve"> 2010; Catford </w:t>
      </w:r>
      <w:r w:rsidR="000C42C5" w:rsidRPr="00B3445F">
        <w:rPr>
          <w:i/>
          <w:noProof/>
          <w:lang w:val="en-US"/>
        </w:rPr>
        <w:t>et al.</w:t>
      </w:r>
      <w:r w:rsidR="000C42C5" w:rsidRPr="00B3445F">
        <w:rPr>
          <w:noProof/>
          <w:lang w:val="en-US"/>
        </w:rPr>
        <w:t xml:space="preserve"> 2012)</w:t>
      </w:r>
      <w:r w:rsidR="009B230D" w:rsidRPr="00B3445F">
        <w:rPr>
          <w:lang w:val="en-US"/>
        </w:rPr>
        <w:fldChar w:fldCharType="end"/>
      </w:r>
      <w:r w:rsidRPr="00B3445F">
        <w:rPr>
          <w:lang w:val="en-US"/>
        </w:rPr>
        <w:t xml:space="preserve">. </w:t>
      </w:r>
      <w:r w:rsidRPr="00B3445F">
        <w:t xml:space="preserve"> While ecohydrological classification </w:t>
      </w:r>
      <w:r w:rsidR="00EA700F" w:rsidRPr="00B3445F">
        <w:t xml:space="preserve">is becoming established </w:t>
      </w:r>
      <w:r w:rsidRPr="00B3445F">
        <w:t xml:space="preserve">as a tool to explain </w:t>
      </w:r>
      <w:r w:rsidR="00EA700F" w:rsidRPr="00B3445F">
        <w:t xml:space="preserve">plant </w:t>
      </w:r>
      <w:r w:rsidRPr="00B3445F">
        <w:t xml:space="preserve">community attributes such as species richness, stand structure and composition </w:t>
      </w:r>
      <w:r w:rsidR="009B230D" w:rsidRPr="00B3445F">
        <w:fldChar w:fldCharType="begin" w:fldLock="1"/>
      </w:r>
      <w:r w:rsidR="004D0FC3" w:rsidRPr="00B3445F">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2",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Poff &lt;i&gt;et al.&lt;/i&gt; 2010; Arthington &lt;i&gt;et al.&lt;/i&gt; 2012)", "plainTextFormattedCitation" : "(Poff et al. 2010; Arthington et al. 2012)", "previouslyFormattedCitation" : "(Poff &lt;i&gt;et al.&lt;/i&gt; 2010; Arthington &lt;i&gt;et al.&lt;/i&gt; 2012)" }, "properties" : { "noteIndex" : 0 }, "schema" : "https://github.com/citation-style-language/schema/raw/master/csl-citation.json" }</w:instrText>
      </w:r>
      <w:r w:rsidR="009B230D" w:rsidRPr="00B3445F">
        <w:fldChar w:fldCharType="separate"/>
      </w:r>
      <w:r w:rsidR="000C42C5" w:rsidRPr="00B3445F">
        <w:rPr>
          <w:noProof/>
        </w:rPr>
        <w:t xml:space="preserve">(Poff </w:t>
      </w:r>
      <w:r w:rsidR="000C42C5" w:rsidRPr="00B3445F">
        <w:rPr>
          <w:i/>
          <w:noProof/>
        </w:rPr>
        <w:t>et al.</w:t>
      </w:r>
      <w:r w:rsidR="000C42C5" w:rsidRPr="00B3445F">
        <w:rPr>
          <w:noProof/>
        </w:rPr>
        <w:t xml:space="preserve"> 2010; Arthington </w:t>
      </w:r>
      <w:r w:rsidR="000C42C5" w:rsidRPr="00B3445F">
        <w:rPr>
          <w:i/>
          <w:noProof/>
        </w:rPr>
        <w:t>et al.</w:t>
      </w:r>
      <w:r w:rsidR="000C42C5" w:rsidRPr="00B3445F">
        <w:rPr>
          <w:noProof/>
        </w:rPr>
        <w:t xml:space="preserve"> 2012)</w:t>
      </w:r>
      <w:r w:rsidR="009B230D" w:rsidRPr="00B3445F">
        <w:fldChar w:fldCharType="end"/>
      </w:r>
      <w:r w:rsidRPr="00B3445F">
        <w:t xml:space="preserve">, functional approaches </w:t>
      </w:r>
      <w:r w:rsidR="001E3EF0" w:rsidRPr="00B3445F">
        <w:t xml:space="preserve">to </w:t>
      </w:r>
      <w:r w:rsidR="00C87975" w:rsidRPr="00B3445F">
        <w:t xml:space="preserve">investigating the </w:t>
      </w:r>
      <w:r w:rsidRPr="00B3445F">
        <w:t xml:space="preserve">ecohydrology </w:t>
      </w:r>
      <w:r w:rsidR="00C87975" w:rsidRPr="00B3445F">
        <w:t>of</w:t>
      </w:r>
      <w:r w:rsidR="001E3EF0" w:rsidRPr="00B3445F">
        <w:t xml:space="preserve"> riparian plant communities </w:t>
      </w:r>
      <w:r w:rsidR="00EA700F" w:rsidRPr="00B3445F">
        <w:t>remain</w:t>
      </w:r>
      <w:r w:rsidR="002B0574" w:rsidRPr="00B3445F">
        <w:t xml:space="preserve"> largely</w:t>
      </w:r>
      <w:r w:rsidRPr="00B3445F">
        <w:t xml:space="preserve"> </w:t>
      </w:r>
      <w:r w:rsidR="001E3EF0" w:rsidRPr="00B3445F">
        <w:t>unexplored</w:t>
      </w:r>
      <w:r w:rsidRPr="00B3445F">
        <w:t xml:space="preserve">.  </w:t>
      </w:r>
    </w:p>
    <w:p w:rsidR="008E156A" w:rsidRPr="00B3445F" w:rsidRDefault="00B634E6" w:rsidP="00636F75">
      <w:pPr>
        <w:spacing w:line="360" w:lineRule="auto"/>
      </w:pPr>
      <w:r w:rsidRPr="00B3445F">
        <w:t xml:space="preserve">Woody plants determine the coarse physical structure of many riparian plant communities and are integral to the interplay of biological and physical elements that drive fluvial biogeomorphic processes </w:t>
      </w:r>
      <w:r w:rsidR="009B230D" w:rsidRPr="00B3445F">
        <w:fldChar w:fldCharType="begin" w:fldLock="1"/>
      </w:r>
      <w:r w:rsidR="004D0FC3" w:rsidRPr="00B3445F">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9B230D" w:rsidRPr="00B3445F">
        <w:fldChar w:fldCharType="separate"/>
      </w:r>
      <w:r w:rsidR="000C42C5" w:rsidRPr="00B3445F">
        <w:rPr>
          <w:noProof/>
        </w:rPr>
        <w:t xml:space="preserve">(Corenblit </w:t>
      </w:r>
      <w:r w:rsidR="000C42C5" w:rsidRPr="00B3445F">
        <w:rPr>
          <w:i/>
          <w:noProof/>
        </w:rPr>
        <w:t>et al.</w:t>
      </w:r>
      <w:r w:rsidR="000C42C5" w:rsidRPr="00B3445F">
        <w:rPr>
          <w:noProof/>
        </w:rPr>
        <w:t xml:space="preserve"> 2009)</w:t>
      </w:r>
      <w:r w:rsidR="009B230D" w:rsidRPr="00B3445F">
        <w:fldChar w:fldCharType="end"/>
      </w:r>
      <w:r w:rsidRPr="00B3445F">
        <w:t xml:space="preserve">. Consequently, an understanding of the mechanisms of riparian woody plant community assembly will provide important insights into </w:t>
      </w:r>
      <w:r w:rsidR="00FF3274" w:rsidRPr="00B3445F">
        <w:t xml:space="preserve">the structure and function of </w:t>
      </w:r>
      <w:r w:rsidRPr="00B3445F">
        <w:t>fluvial landscapes.</w:t>
      </w:r>
      <w:r w:rsidRPr="00B3445F">
        <w:rPr>
          <w:lang w:val="en-US"/>
        </w:rPr>
        <w:t xml:space="preserve"> </w:t>
      </w:r>
      <w:r w:rsidR="00EA700F" w:rsidRPr="00B3445F">
        <w:t xml:space="preserve">Wood density, defined as </w:t>
      </w:r>
      <w:r w:rsidRPr="00B3445F">
        <w:t xml:space="preserve">the ratio of kiln-dried mass to green volume of a wood sample </w:t>
      </w:r>
      <w:r w:rsidR="009B230D" w:rsidRPr="00B3445F">
        <w:fldChar w:fldCharType="begin" w:fldLock="1"/>
      </w:r>
      <w:r w:rsidR="004D0FC3" w:rsidRPr="00B3445F">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manualFormatting" : "(Cornelissen et al., 2003", "plainTextFormattedCitation" : "(Cornelissen et al. 2003)", "previouslyFormattedCitation" : "(Cornelissen &lt;i&gt;et al.&lt;/i&gt; 2003)" }, "properties" : { "noteIndex" : 0 }, "schema" : "https://github.com/citation-style-language/schema/raw/master/csl-citation.json" }</w:instrText>
      </w:r>
      <w:r w:rsidR="009B230D" w:rsidRPr="00B3445F">
        <w:fldChar w:fldCharType="separate"/>
      </w:r>
      <w:r w:rsidRPr="00B3445F">
        <w:rPr>
          <w:noProof/>
        </w:rPr>
        <w:t>(Cornelissen et al., 2003</w:t>
      </w:r>
      <w:r w:rsidR="009B230D" w:rsidRPr="00B3445F">
        <w:fldChar w:fldCharType="end"/>
      </w:r>
      <w:r w:rsidRPr="00B3445F">
        <w:t>)</w:t>
      </w:r>
      <w:r w:rsidR="00EA700F" w:rsidRPr="00B3445F">
        <w:t>,</w:t>
      </w:r>
      <w:r w:rsidRPr="00B3445F">
        <w:t xml:space="preserve"> is widely recognised as an important functional trait in plant ecology </w:t>
      </w:r>
      <w:r w:rsidR="009B230D" w:rsidRPr="00B3445F">
        <w:fldChar w:fldCharType="begin" w:fldLock="1"/>
      </w:r>
      <w:r w:rsidR="006F0A7F" w:rsidRPr="00B3445F">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id" : "ITEM-2", "itemData" : { "author" : [ { "dropping-particle" : "", "family" : "Swenson", "given" : "NG", "non-dropping-particle" : "", "parse-names" : false, "suffix" : "" }, { "dropping-particle" : "", "family" : "Enquist", "given" : "BJ", "non-dropping-particle" : "", "parse-names" : false, "suffix" : "" } ], "container-title" : "American Journal of Botany", "id" : "ITEM-2",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formattedCitation" : "(Westoby &amp; Wright 2006; Swenson &amp; Enquist 2007)", "plainTextFormattedCitation" : "(Westoby &amp; Wright 2006; Swenson &amp; Enquist 2007)", "previouslyFormattedCitation" : "(Westoby &amp; Wright 2006; Swenson &amp; Enquist 2007)" }, "properties" : { "noteIndex" : 0 }, "schema" : "https://github.com/citation-style-language/schema/raw/master/csl-citation.json" }</w:instrText>
      </w:r>
      <w:r w:rsidR="009B230D" w:rsidRPr="00B3445F">
        <w:fldChar w:fldCharType="separate"/>
      </w:r>
      <w:r w:rsidR="008947E2" w:rsidRPr="00B3445F">
        <w:rPr>
          <w:noProof/>
        </w:rPr>
        <w:t>(Westoby &amp; Wright 2006; Swenson &amp; Enquist 2007)</w:t>
      </w:r>
      <w:r w:rsidR="009B230D" w:rsidRPr="00B3445F">
        <w:fldChar w:fldCharType="end"/>
      </w:r>
      <w:r w:rsidRPr="00B3445F">
        <w:t xml:space="preserve">, and has been proposed as one of just several key axes of variation within which all major plant ecological strategies can be described </w:t>
      </w:r>
      <w:r w:rsidR="009B230D" w:rsidRPr="00B3445F">
        <w:fldChar w:fldCharType="begin" w:fldLock="1"/>
      </w:r>
      <w:r w:rsidR="004D0FC3" w:rsidRPr="00B3445F">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formattedCitation" : "(Westoby &lt;i&gt;et al.&lt;/i&gt; 2002)", "plainTextFormattedCitation" : "(Westoby et al. 2002)", "previouslyFormattedCitation" : "(Westoby &lt;i&gt;et al.&lt;/i&gt; 2002)" }, "properties" : { "noteIndex" : 0 }, "schema" : "https://github.com/citation-style-language/schema/raw/master/csl-citation.json" }</w:instrText>
      </w:r>
      <w:r w:rsidR="009B230D" w:rsidRPr="00B3445F">
        <w:fldChar w:fldCharType="separate"/>
      </w:r>
      <w:r w:rsidR="000C42C5" w:rsidRPr="00B3445F">
        <w:rPr>
          <w:noProof/>
        </w:rPr>
        <w:t xml:space="preserve">(Westoby </w:t>
      </w:r>
      <w:r w:rsidR="000C42C5" w:rsidRPr="00B3445F">
        <w:rPr>
          <w:i/>
          <w:noProof/>
        </w:rPr>
        <w:t>et al.</w:t>
      </w:r>
      <w:r w:rsidR="000C42C5" w:rsidRPr="00B3445F">
        <w:rPr>
          <w:noProof/>
        </w:rPr>
        <w:t xml:space="preserve"> 2002)</w:t>
      </w:r>
      <w:r w:rsidR="009B230D" w:rsidRPr="00B3445F">
        <w:fldChar w:fldCharType="end"/>
      </w:r>
      <w:r w:rsidRPr="00B3445F">
        <w:t xml:space="preserve">. Wood density is in fact an emergent property of a combination of woody tissue traits, including vessel geometry and arrangement, and the density and proportion of surrounding lignified tissue </w:t>
      </w:r>
      <w:r w:rsidR="009B230D" w:rsidRPr="00B3445F">
        <w:fldChar w:fldCharType="begin" w:fldLock="1"/>
      </w:r>
      <w:r w:rsidR="004D0FC3" w:rsidRPr="00B3445F">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9B230D" w:rsidRPr="00B3445F">
        <w:fldChar w:fldCharType="separate"/>
      </w:r>
      <w:r w:rsidR="000C42C5" w:rsidRPr="00B3445F">
        <w:rPr>
          <w:noProof/>
        </w:rPr>
        <w:t xml:space="preserve">(Chave </w:t>
      </w:r>
      <w:r w:rsidR="000C42C5" w:rsidRPr="00B3445F">
        <w:rPr>
          <w:i/>
          <w:noProof/>
        </w:rPr>
        <w:t>et al.</w:t>
      </w:r>
      <w:r w:rsidR="000C42C5" w:rsidRPr="00B3445F">
        <w:rPr>
          <w:noProof/>
        </w:rPr>
        <w:t xml:space="preserve"> 2009)</w:t>
      </w:r>
      <w:r w:rsidR="009B230D" w:rsidRPr="00B3445F">
        <w:fldChar w:fldCharType="end"/>
      </w:r>
      <w:r w:rsidRPr="00B3445F">
        <w:t xml:space="preserve">. Combined variation in these traits corresponds to the wide range of </w:t>
      </w:r>
      <w:r w:rsidR="009422EA" w:rsidRPr="00B3445F">
        <w:t xml:space="preserve">wood density </w:t>
      </w:r>
      <w:r w:rsidRPr="00B3445F">
        <w:t xml:space="preserve">strategies among woody plants. </w:t>
      </w:r>
    </w:p>
    <w:p w:rsidR="008E156A" w:rsidRPr="00B3445F" w:rsidRDefault="00B634E6" w:rsidP="00636F75">
      <w:pPr>
        <w:spacing w:line="360" w:lineRule="auto"/>
      </w:pPr>
      <w:r w:rsidRPr="00B3445F">
        <w:lastRenderedPageBreak/>
        <w:t xml:space="preserve">How might </w:t>
      </w:r>
      <w:r w:rsidR="00EA700F" w:rsidRPr="00B3445F">
        <w:t>different wood density strategies</w:t>
      </w:r>
      <w:r w:rsidRPr="00B3445F">
        <w:t xml:space="preserve"> confer advantages to woody plant species in riparian environments? There is little direct evidence from riparian species, however general relationships between wood density and other ecological traits have been recognised </w:t>
      </w:r>
      <w:r w:rsidR="00BD2A3A" w:rsidRPr="00B3445F">
        <w:t xml:space="preserve">in </w:t>
      </w:r>
      <w:r w:rsidRPr="00B3445F">
        <w:t xml:space="preserve">a variety of </w:t>
      </w:r>
      <w:r w:rsidR="00BD2A3A" w:rsidRPr="00B3445F">
        <w:t>different systems</w:t>
      </w:r>
      <w:r w:rsidRPr="00B3445F">
        <w:t xml:space="preserve"> </w:t>
      </w:r>
      <w:r w:rsidR="00EA700F" w:rsidRPr="00B3445F">
        <w:t>and</w:t>
      </w:r>
      <w:r w:rsidRPr="00B3445F">
        <w:t xml:space="preserve"> can provide some insight into the importance of variation in wood density in riparian </w:t>
      </w:r>
      <w:r w:rsidR="00721E27" w:rsidRPr="00B3445F">
        <w:t>systems</w:t>
      </w:r>
      <w:r w:rsidRPr="00B3445F">
        <w:t>. Dense wood confers mechanical stiffness</w:t>
      </w:r>
      <w:r w:rsidR="007541D3" w:rsidRPr="00B3445F">
        <w:t>,</w:t>
      </w:r>
      <w:r w:rsidRPr="00B3445F">
        <w:t xml:space="preserve"> but requires more investment of biomass and is therefore more costly to construct per unit of stem height</w:t>
      </w:r>
      <w:r w:rsidR="007541D3" w:rsidRPr="00B3445F">
        <w:t xml:space="preserve"> </w:t>
      </w:r>
      <w:r w:rsidR="009B230D" w:rsidRPr="00B3445F">
        <w:fldChar w:fldCharType="begin" w:fldLock="1"/>
      </w:r>
      <w:r w:rsidR="007541D3" w:rsidRPr="00B3445F">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formattedCitation" : "(Falster 2006; Niklas &amp; Spatz 2010)", "plainTextFormattedCitation" : "(Falster 2006; Niklas &amp; Spatz 2010)", "previouslyFormattedCitation" : "(Falster 2006; Niklas &amp; Spatz 2010)" }, "properties" : { "noteIndex" : 0 }, "schema" : "https://github.com/citation-style-language/schema/raw/master/csl-citation.json" }</w:instrText>
      </w:r>
      <w:r w:rsidR="009B230D" w:rsidRPr="00B3445F">
        <w:fldChar w:fldCharType="separate"/>
      </w:r>
      <w:r w:rsidR="007541D3" w:rsidRPr="00B3445F">
        <w:rPr>
          <w:noProof/>
        </w:rPr>
        <w:t>(Falster 2006; Niklas &amp; Spatz 2010)</w:t>
      </w:r>
      <w:r w:rsidR="009B230D" w:rsidRPr="00B3445F">
        <w:fldChar w:fldCharType="end"/>
      </w:r>
      <w:r w:rsidRPr="00B3445F">
        <w:t>.</w:t>
      </w:r>
      <w:r w:rsidR="00B3552B" w:rsidRPr="00B3445F">
        <w:t xml:space="preserve"> Resources not invested in </w:t>
      </w:r>
      <w:r w:rsidR="00741825" w:rsidRPr="00B3445F">
        <w:t>structural</w:t>
      </w:r>
      <w:r w:rsidR="00B3552B" w:rsidRPr="00B3445F">
        <w:t xml:space="preserve"> </w:t>
      </w:r>
      <w:r w:rsidR="00741825" w:rsidRPr="00B3445F">
        <w:t xml:space="preserve">support may </w:t>
      </w:r>
      <w:r w:rsidR="00B3552B" w:rsidRPr="00B3445F">
        <w:t xml:space="preserve">be </w:t>
      </w:r>
      <w:r w:rsidR="00741825" w:rsidRPr="00B3445F">
        <w:t>used for purposes that contribute more directly to fitness, such as production of photosynthetic tissues or propagules, or rapid growth.</w:t>
      </w:r>
    </w:p>
    <w:p w:rsidR="006F0A7F" w:rsidRPr="00B3445F" w:rsidRDefault="00B634E6" w:rsidP="00636F75">
      <w:pPr>
        <w:spacing w:line="360" w:lineRule="auto"/>
      </w:pPr>
      <w:r w:rsidRPr="00B3445F">
        <w:t>According to this trade-off, it follows that several relationships between wood density and lif</w:t>
      </w:r>
      <w:r w:rsidR="00C87975" w:rsidRPr="00B3445F">
        <w:t>e-history strategy are apparent. For example,</w:t>
      </w:r>
      <w:r w:rsidRPr="00B3445F">
        <w:t xml:space="preserve"> </w:t>
      </w:r>
      <w:r w:rsidR="00AE0768" w:rsidRPr="00B3445F">
        <w:t xml:space="preserve">wood density significantly explained variation in survival, fecundity and growth rate in a global dataset of 222 species </w:t>
      </w:r>
      <w:r w:rsidR="009B230D" w:rsidRPr="00B3445F">
        <w:fldChar w:fldCharType="begin" w:fldLock="1"/>
      </w:r>
      <w:r w:rsidR="004D0FC3" w:rsidRPr="00B3445F">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formattedCitation" : "(Adler &lt;i&gt;et al.&lt;/i&gt; 2014)", "plainTextFormattedCitation" : "(Adler et al. 2014)", "previouslyFormattedCitation" : "(Adler &lt;i&gt;et al.&lt;/i&gt; 2014)" }, "properties" : { "noteIndex" : 0 }, "schema" : "https://github.com/citation-style-language/schema/raw/master/csl-citation.json" }</w:instrText>
      </w:r>
      <w:r w:rsidR="009B230D" w:rsidRPr="00B3445F">
        <w:fldChar w:fldCharType="separate"/>
      </w:r>
      <w:r w:rsidR="000C42C5" w:rsidRPr="00B3445F">
        <w:rPr>
          <w:noProof/>
        </w:rPr>
        <w:t xml:space="preserve">(Adler </w:t>
      </w:r>
      <w:r w:rsidR="000C42C5" w:rsidRPr="00B3445F">
        <w:rPr>
          <w:i/>
          <w:noProof/>
        </w:rPr>
        <w:t>et al.</w:t>
      </w:r>
      <w:r w:rsidR="000C42C5" w:rsidRPr="00B3445F">
        <w:rPr>
          <w:noProof/>
        </w:rPr>
        <w:t xml:space="preserve"> 2014)</w:t>
      </w:r>
      <w:r w:rsidR="009B230D" w:rsidRPr="00B3445F">
        <w:fldChar w:fldCharType="end"/>
      </w:r>
      <w:r w:rsidR="00AE0768" w:rsidRPr="00B3445F">
        <w:t xml:space="preserve">. Studies </w:t>
      </w:r>
      <w:r w:rsidRPr="00B3445F">
        <w:t xml:space="preserve">of tropical rainforest species have shown an inverse relationship between growth rate and wood density </w:t>
      </w:r>
      <w:r w:rsidR="009B230D" w:rsidRPr="00B3445F">
        <w:fldChar w:fldCharType="begin" w:fldLock="1"/>
      </w:r>
      <w:r w:rsidR="004D0FC3" w:rsidRPr="00B3445F">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Poorter &lt;i&gt;et al.&lt;/i&gt; 2008, 2010; Kraft &lt;i&gt;et al.&lt;/i&gt; 2010; Wright &lt;i&gt;et al.&lt;/i&gt; 2010)", "plainTextFormattedCitation" : "(King et al. 2006; Poorter et al. 2008, 2010; Kraft et al. 2010; Wright et al. 2010)", "previouslyFormattedCitation" : "(King &lt;i&gt;et al.&lt;/i&gt; 2006; Poorter &lt;i&gt;et al.&lt;/i&gt; 2008, 2010; Kraft &lt;i&gt;et al.&lt;/i&gt; 2010; Wright &lt;i&gt;et al.&lt;/i&gt; 2010)" }, "properties" : { "noteIndex" : 0 }, "schema" : "https://github.com/citation-style-language/schema/raw/master/csl-citation.json" }</w:instrText>
      </w:r>
      <w:r w:rsidR="009B230D" w:rsidRPr="00B3445F">
        <w:fldChar w:fldCharType="separate"/>
      </w:r>
      <w:r w:rsidR="000C42C5" w:rsidRPr="00B3445F">
        <w:rPr>
          <w:noProof/>
        </w:rPr>
        <w:t xml:space="preserve">(King </w:t>
      </w:r>
      <w:r w:rsidR="000C42C5" w:rsidRPr="00B3445F">
        <w:rPr>
          <w:i/>
          <w:noProof/>
        </w:rPr>
        <w:t>et al.</w:t>
      </w:r>
      <w:r w:rsidR="000C42C5" w:rsidRPr="00B3445F">
        <w:rPr>
          <w:noProof/>
        </w:rPr>
        <w:t xml:space="preserve"> 2006; Poorter </w:t>
      </w:r>
      <w:r w:rsidR="000C42C5" w:rsidRPr="00B3445F">
        <w:rPr>
          <w:i/>
          <w:noProof/>
        </w:rPr>
        <w:t>et al.</w:t>
      </w:r>
      <w:r w:rsidR="000C42C5" w:rsidRPr="00B3445F">
        <w:rPr>
          <w:noProof/>
        </w:rPr>
        <w:t xml:space="preserve"> 2008, 2010; Kraft </w:t>
      </w:r>
      <w:r w:rsidR="000C42C5" w:rsidRPr="00B3445F">
        <w:rPr>
          <w:i/>
          <w:noProof/>
        </w:rPr>
        <w:t>et al.</w:t>
      </w:r>
      <w:r w:rsidR="000C42C5" w:rsidRPr="00B3445F">
        <w:rPr>
          <w:noProof/>
        </w:rPr>
        <w:t xml:space="preserve"> 2010; Wright </w:t>
      </w:r>
      <w:r w:rsidR="000C42C5" w:rsidRPr="00B3445F">
        <w:rPr>
          <w:i/>
          <w:noProof/>
        </w:rPr>
        <w:t>et al.</w:t>
      </w:r>
      <w:r w:rsidR="000C42C5" w:rsidRPr="00B3445F">
        <w:rPr>
          <w:noProof/>
        </w:rPr>
        <w:t xml:space="preserve"> 2010)</w:t>
      </w:r>
      <w:r w:rsidR="009B230D" w:rsidRPr="00B3445F">
        <w:fldChar w:fldCharType="end"/>
      </w:r>
      <w:r w:rsidRPr="00B3445F">
        <w:t xml:space="preserve">, </w:t>
      </w:r>
      <w:r w:rsidR="00EA700F" w:rsidRPr="00B3445F">
        <w:t>although</w:t>
      </w:r>
      <w:r w:rsidRPr="00B3445F">
        <w:t xml:space="preserve"> no such relationship was found in a study of New Zealand tree species </w:t>
      </w:r>
      <w:r w:rsidR="009B230D" w:rsidRPr="00B3445F">
        <w:fldChar w:fldCharType="begin" w:fldLock="1"/>
      </w:r>
      <w:r w:rsidR="004D0FC3" w:rsidRPr="00B3445F">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formattedCitation" : "(Russo &lt;i&gt;et al.&lt;/i&gt; 2010)", "plainTextFormattedCitation" : "(Russo et al. 2010)", "previouslyFormattedCitation" : "(Russo &lt;i&gt;et al.&lt;/i&gt; 2010)" }, "properties" : { "noteIndex" : 0 }, "schema" : "https://github.com/citation-style-language/schema/raw/master/csl-citation.json" }</w:instrText>
      </w:r>
      <w:r w:rsidR="009B230D" w:rsidRPr="00B3445F">
        <w:fldChar w:fldCharType="separate"/>
      </w:r>
      <w:r w:rsidR="000C42C5" w:rsidRPr="00B3445F">
        <w:rPr>
          <w:noProof/>
        </w:rPr>
        <w:t xml:space="preserve">(Russo </w:t>
      </w:r>
      <w:r w:rsidR="000C42C5" w:rsidRPr="00B3445F">
        <w:rPr>
          <w:i/>
          <w:noProof/>
        </w:rPr>
        <w:t>et al.</w:t>
      </w:r>
      <w:r w:rsidR="000C42C5" w:rsidRPr="00B3445F">
        <w:rPr>
          <w:noProof/>
        </w:rPr>
        <w:t xml:space="preserve"> 2010)</w:t>
      </w:r>
      <w:r w:rsidR="009B230D" w:rsidRPr="00B3445F">
        <w:fldChar w:fldCharType="end"/>
      </w:r>
      <w:r w:rsidR="00EA700F" w:rsidRPr="00B3445F">
        <w:t xml:space="preserve">. </w:t>
      </w:r>
      <w:r w:rsidRPr="00B3445F">
        <w:t xml:space="preserve">Cohort survival was positively correlated with wood density in the same tropical rainforest studies </w:t>
      </w:r>
      <w:r w:rsidR="009B230D" w:rsidRPr="00B3445F">
        <w:fldChar w:fldCharType="begin" w:fldLock="1"/>
      </w:r>
      <w:r w:rsidR="004D0FC3" w:rsidRPr="00B3445F">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Poorter &lt;i&gt;et al.&lt;/i&gt; 2008, 2010; Kraft &lt;i&gt;et al.&lt;/i&gt; 2010; Wright &lt;i&gt;et al.&lt;/i&gt; 2010)", "plainTextFormattedCitation" : "(King et al. 2006; Poorter et al. 2008, 2010; Kraft et al. 2010; Wright et al. 2010)", "previouslyFormattedCitation" : "(King &lt;i&gt;et al.&lt;/i&gt; 2006; Poorter &lt;i&gt;et al.&lt;/i&gt; 2008, 2010; Kraft &lt;i&gt;et al.&lt;/i&gt; 2010; Wright &lt;i&gt;et al.&lt;/i&gt; 2010)" }, "properties" : { "noteIndex" : 0 }, "schema" : "https://github.com/citation-style-language/schema/raw/master/csl-citation.json" }</w:instrText>
      </w:r>
      <w:r w:rsidR="009B230D" w:rsidRPr="00B3445F">
        <w:fldChar w:fldCharType="separate"/>
      </w:r>
      <w:r w:rsidR="000C42C5" w:rsidRPr="00B3445F">
        <w:rPr>
          <w:noProof/>
        </w:rPr>
        <w:t xml:space="preserve">(King </w:t>
      </w:r>
      <w:r w:rsidR="000C42C5" w:rsidRPr="00B3445F">
        <w:rPr>
          <w:i/>
          <w:noProof/>
        </w:rPr>
        <w:t>et al.</w:t>
      </w:r>
      <w:r w:rsidR="000C42C5" w:rsidRPr="00B3445F">
        <w:rPr>
          <w:noProof/>
        </w:rPr>
        <w:t xml:space="preserve"> 2006; Poorter </w:t>
      </w:r>
      <w:r w:rsidR="000C42C5" w:rsidRPr="00B3445F">
        <w:rPr>
          <w:i/>
          <w:noProof/>
        </w:rPr>
        <w:t>et al.</w:t>
      </w:r>
      <w:r w:rsidR="000C42C5" w:rsidRPr="00B3445F">
        <w:rPr>
          <w:noProof/>
        </w:rPr>
        <w:t xml:space="preserve"> 2008, 2010; Kraft </w:t>
      </w:r>
      <w:r w:rsidR="000C42C5" w:rsidRPr="00B3445F">
        <w:rPr>
          <w:i/>
          <w:noProof/>
        </w:rPr>
        <w:t>et al.</w:t>
      </w:r>
      <w:r w:rsidR="000C42C5" w:rsidRPr="00B3445F">
        <w:rPr>
          <w:noProof/>
        </w:rPr>
        <w:t xml:space="preserve"> 2010; Wright </w:t>
      </w:r>
      <w:r w:rsidR="000C42C5" w:rsidRPr="00B3445F">
        <w:rPr>
          <w:i/>
          <w:noProof/>
        </w:rPr>
        <w:t>et al.</w:t>
      </w:r>
      <w:r w:rsidR="000C42C5" w:rsidRPr="00B3445F">
        <w:rPr>
          <w:noProof/>
        </w:rPr>
        <w:t xml:space="preserve"> 2010)</w:t>
      </w:r>
      <w:r w:rsidR="009B230D" w:rsidRPr="00B3445F">
        <w:fldChar w:fldCharType="end"/>
      </w:r>
      <w:r w:rsidRPr="00B3445F">
        <w:t xml:space="preserve">. </w:t>
      </w:r>
      <w:r w:rsidR="00EA700F" w:rsidRPr="00B3445F">
        <w:t xml:space="preserve">In a study of 45 rainforest species in tropical Queensland, </w:t>
      </w:r>
      <w:r w:rsidR="009B230D" w:rsidRPr="00B3445F">
        <w:fldChar w:fldCharType="begin" w:fldLock="1"/>
      </w:r>
      <w:r w:rsidR="004D0FC3" w:rsidRPr="00B3445F">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 : "3", "issued" : { "date-parts" : [ [ "2005" ] ] }, "page" : "521-535", "title" : "Alternative height strategies among 45 dicot rain forest species from tropical Queensland, Australia", "type" : "article-journal", "volume" : "93" }, "uris" : [ "http://www.mendeley.com/documents/?uuid=366c81ca-ca55-4422-8b94-c9a2ce5cd7c6" ] } ], "mendeley" : { "formattedCitation" : "(Falster &amp; Westoby 2005)", "manualFormatting" : " Falster and Westoby (2005)", "plainTextFormattedCitation" : "(Falster &amp; Westoby 2005)", "previouslyFormattedCitation" : "(Falster &amp; Westoby 2005)" }, "properties" : { "noteIndex" : 0 }, "schema" : "https://github.com/citation-style-language/schema/raw/master/csl-citation.json" }</w:instrText>
      </w:r>
      <w:r w:rsidR="009B230D" w:rsidRPr="00B3445F">
        <w:fldChar w:fldCharType="separate"/>
      </w:r>
      <w:r w:rsidR="00EA700F" w:rsidRPr="00B3445F">
        <w:rPr>
          <w:noProof/>
        </w:rPr>
        <w:t xml:space="preserve"> Falster and Westoby (2005)</w:t>
      </w:r>
      <w:r w:rsidR="009B230D" w:rsidRPr="00B3445F">
        <w:fldChar w:fldCharType="end"/>
      </w:r>
      <w:r w:rsidR="00EA700F" w:rsidRPr="00B3445F">
        <w:t xml:space="preserve"> found that wood density increased with plant height along a successional gradient. </w:t>
      </w:r>
      <w:r w:rsidRPr="00B3445F">
        <w:t xml:space="preserve">Following </w:t>
      </w:r>
      <w:r w:rsidR="00A93E68" w:rsidRPr="00B3445F">
        <w:t xml:space="preserve">mechanical </w:t>
      </w:r>
      <w:r w:rsidRPr="00B3445F">
        <w:t>disturbance caused by a large cyclone in northern Queensland, Australia, wood density of rainforest trees was indicative of both damage sustained and subsequent recovery of biomass. Trees with dense wood were more likely to have experienced only minor damage</w:t>
      </w:r>
      <w:r w:rsidR="009422EA" w:rsidRPr="00B3445F">
        <w:t>.</w:t>
      </w:r>
      <w:r w:rsidR="003B4F37" w:rsidRPr="00B3445F">
        <w:t xml:space="preserve"> </w:t>
      </w:r>
      <w:r w:rsidR="009422EA" w:rsidRPr="00B3445F">
        <w:t xml:space="preserve">Of </w:t>
      </w:r>
      <w:r w:rsidRPr="00B3445F">
        <w:t xml:space="preserve">those trees that experienced major stem and branch damage, lower wood density trees were more likely to resprout and recover biomass faster post-disturbance </w:t>
      </w:r>
      <w:r w:rsidR="009B230D" w:rsidRPr="00B3445F">
        <w:fldChar w:fldCharType="begin" w:fldLock="1"/>
      </w:r>
      <w:r w:rsidR="004D0FC3" w:rsidRPr="00B3445F">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formattedCitation" : "(Curran &lt;i&gt;et al.&lt;/i&gt; 2008)", "plainTextFormattedCitation" : "(Curran et al. 2008)", "previouslyFormattedCitation" : "(Curran &lt;i&gt;et al.&lt;/i&gt; 2008)" }, "properties" : { "noteIndex" : 0 }, "schema" : "https://github.com/citation-style-language/schema/raw/master/csl-citation.json" }</w:instrText>
      </w:r>
      <w:r w:rsidR="009B230D" w:rsidRPr="00B3445F">
        <w:fldChar w:fldCharType="separate"/>
      </w:r>
      <w:r w:rsidR="000C42C5" w:rsidRPr="00B3445F">
        <w:rPr>
          <w:noProof/>
        </w:rPr>
        <w:t xml:space="preserve">(Curran </w:t>
      </w:r>
      <w:r w:rsidR="000C42C5" w:rsidRPr="00B3445F">
        <w:rPr>
          <w:i/>
          <w:noProof/>
        </w:rPr>
        <w:t>et al.</w:t>
      </w:r>
      <w:r w:rsidR="000C42C5" w:rsidRPr="00B3445F">
        <w:rPr>
          <w:noProof/>
        </w:rPr>
        <w:t xml:space="preserve"> 2008)</w:t>
      </w:r>
      <w:r w:rsidR="009B230D" w:rsidRPr="00B3445F">
        <w:fldChar w:fldCharType="end"/>
      </w:r>
      <w:r w:rsidRPr="00B3445F">
        <w:t>.</w:t>
      </w:r>
      <w:r w:rsidR="00214705" w:rsidRPr="00B3445F">
        <w:t xml:space="preserve"> </w:t>
      </w:r>
      <w:r w:rsidR="006F0A7F" w:rsidRPr="00B3445F">
        <w:t xml:space="preserve">If the links observed in tropical rainforest communities between wood density, growth rate, successional status and recovery from mechanical disturbance hold true for riparian </w:t>
      </w:r>
      <w:r w:rsidR="0048754D" w:rsidRPr="00B3445F">
        <w:t>communities</w:t>
      </w:r>
      <w:r w:rsidR="006F0A7F" w:rsidRPr="00B3445F">
        <w:t xml:space="preserve">, the trade-off between rapid growth in response to high light and water availability, and construction of defences against flooding disturbance may be characteristic of woody plant ecological strategy in riparian zones.  </w:t>
      </w:r>
    </w:p>
    <w:p w:rsidR="008E156A" w:rsidRPr="00B3445F" w:rsidRDefault="0097209B" w:rsidP="00636F75">
      <w:pPr>
        <w:spacing w:line="360" w:lineRule="auto"/>
      </w:pPr>
      <w:r w:rsidRPr="00B3445F">
        <w:t xml:space="preserve">In addition to influencing mean values of wood density, </w:t>
      </w:r>
      <w:r w:rsidR="009D1956" w:rsidRPr="00B3445F">
        <w:t xml:space="preserve">hydrological disturbance </w:t>
      </w:r>
      <w:r w:rsidRPr="00B3445F">
        <w:t xml:space="preserve">may also influence the dispersion of trait values within riparian communities. </w:t>
      </w:r>
      <w:r w:rsidR="00C93077" w:rsidRPr="00B3445F">
        <w:t xml:space="preserve">Niche diversity in riparian environments is promoted by fluvial geomorphic processes </w:t>
      </w:r>
      <w:r w:rsidR="009B230D" w:rsidRPr="00B3445F">
        <w:fldChar w:fldCharType="begin" w:fldLock="1"/>
      </w:r>
      <w:r w:rsidR="00C93077" w:rsidRPr="00B3445F">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Corenblit &lt;i&gt;et al.&lt;/i&gt; 2007)", "plainTextFormattedCitation" : "(Corenblit et al. 2007)", "previouslyFormattedCitation" : "(Corenblit &lt;i&gt;et al.&lt;/i&gt; 2007)" }, "properties" : { "noteIndex" : 0 }, "schema" : "https://github.com/citation-style-language/schema/raw/master/csl-citation.json" }</w:instrText>
      </w:r>
      <w:r w:rsidR="009B230D" w:rsidRPr="00B3445F">
        <w:fldChar w:fldCharType="separate"/>
      </w:r>
      <w:r w:rsidR="00C93077" w:rsidRPr="00B3445F">
        <w:rPr>
          <w:noProof/>
        </w:rPr>
        <w:t xml:space="preserve">(Corenblit </w:t>
      </w:r>
      <w:r w:rsidR="00C93077" w:rsidRPr="00B3445F">
        <w:rPr>
          <w:i/>
          <w:noProof/>
        </w:rPr>
        <w:t>et al.</w:t>
      </w:r>
      <w:r w:rsidR="00C93077" w:rsidRPr="00B3445F">
        <w:rPr>
          <w:noProof/>
        </w:rPr>
        <w:t xml:space="preserve"> 2007)</w:t>
      </w:r>
      <w:r w:rsidR="009B230D" w:rsidRPr="00B3445F">
        <w:fldChar w:fldCharType="end"/>
      </w:r>
      <w:r w:rsidR="00C93077" w:rsidRPr="00B3445F">
        <w:t>, and i</w:t>
      </w:r>
      <w:r w:rsidRPr="00B3445F">
        <w:t xml:space="preserve">ntermediate levels of disturbance have been theorised to promote divergence of disturbance-response strategies, resulting in a quadratic distribution of </w:t>
      </w:r>
      <w:r w:rsidR="00A64CA4" w:rsidRPr="00B3445F">
        <w:t xml:space="preserve">variance in </w:t>
      </w:r>
      <w:r w:rsidRPr="00B3445F">
        <w:t xml:space="preserve">associated trait values </w:t>
      </w:r>
      <w:r w:rsidR="009B230D" w:rsidRPr="00B3445F">
        <w:fldChar w:fldCharType="begin" w:fldLock="1"/>
      </w:r>
      <w:r w:rsidRPr="00B3445F">
        <w:instrText>ADDIN CSL_CITATION { "citationItems" : [ { "id" : "ITEM-1", "itemData" : { "DOI" : "10.1111/j.1654-1103.2006.tb02444.x", "ISBN" : "1654-1103", "ISSN" : "1100-9233", "abstract" : "In landscapes subject to intensive agriculture, both soil fertility and vegetation disturbance are capable of impacting strongly, evenly and simultaneously on the herbaceous plant cover and each tends to impose uniformity on the traits of constituent species. In more natural and ancient grasslands greater spatial and temporal variation in both productivity and disturbance occurs and both factors have been implicated in the maintenance of species-richness in herbaceous communities. However, empirical data suggest that disturbance is the more potent driver of trait differentiation and species co-existence at a local scale. This may arise from the great diversity in opportunities for establishment, growth or reproduction that arise when the intensity of competition is reduced by damage to the vegetation. In contrast to the diversifying effects of local disturbances, productivity-related plant traits (growth rate, leaf longevity, leaf chemistry, leaf toughness, decomposition rate) appear to be less variable on a local scale. This difference in the effects of the productivity and disturbance filters arises from the relative constancy of productivity within the community and the diversity in agency and in spatial and temporal scales exhibited by disturbance events. Also, evolutionary responses to disturbances involve minor adaptive shifts in phenological and regenerative traits and are more likely to occur as micro-evolutionary steps than the shifts in linked traits in the core physiology associated with the capacity to exploit productive and unproductive habitats. During the assembly of a community and over its subsequent lifespan filters with diversifying and convergent effects may operate simultaneously on recruitment from the local species pool and impose contrasted effects on the similarity of the trait values exhibited by co-existing species. Moreover, as a consequence of the frequent association of productivity with the convergence filter, an additional difference is predicted in terms of the effects of the two filters on ecosystem functioning. Convergence in traits selected by the productivity filter will exert effects on both the plant community and the ecosystem while divergent effects of the disturbance filter will be restricted to the plant community.", "author" : [ { "dropping-particle" : "", "family" : "Grime", "given" : "J. Philip", "non-dropping-particle" : "", "parse-names" : false, "suffix" : "" } ], "container-title" : "Journal of Vegetation Science", "id" : "ITEM-1", "issued" : { "date-parts" : [ [ "2006" ] ] }, "page" : "255-260", "title" : "Trait convergence and trait divergence in herbaceous plant communities: Mechanisms and consequences", "type" : "article-journal", "volume" : "17" }, "uris" : [ "http://www.mendeley.com/documents/?uuid=91fc61be-5858-4cc2-a6f4-03f99b47dbe4" ] }, { "id" : "ITEM-2", "itemData" : { "DOI" : "10.1111/j.1654-1103.2010.01210.x", "ISSN" : "11009233", "author" : [ { "dropping-particle" : "", "family" : "Sonnier", "given" : "Gr\u00e9gory", "non-dropping-particle" : "", "parse-names" : false, "suffix" : "" }, { "dropping-particle" : "", "family" : "Shipley", "given" : "Bill", "non-dropping-particle" : "", "parse-names" : false, "suffix" : "" }, { "dropping-particle" : "", "family" : "Navas", "given" : "Marie-Laure", "non-dropping-particle" : "", "parse-names" : false, "suffix" : "" } ], "container-title" : "Journal of Vegetation Science", "id" : "ITEM-2", "issue" : "6", "issued" : { "date-parts" : [ [ "2010", "12", "2" ] ] }, "page" : "1014-1024", "title" : "Quantifying relationships between traits and explicitly measured gradients of stress and disturbance in early successional plant communities", "type" : "article-journal", "volume" : "21" }, "uris" : [ "http://www.mendeley.com/documents/?uuid=c6be0275-5793-4108-b9ee-d0c92de7d535" ] } ], "mendeley" : { "formattedCitation" : "(Grime 2006; Sonnier, Shipley &amp; Navas 2010)", "plainTextFormattedCitation" : "(Grime 2006; Sonnier, Shipley &amp; Navas 2010)", "previouslyFormattedCitation" : "(Grime 2006; Sonnier, Shipley &amp; Navas 2010)" }, "properties" : { "noteIndex" : 0 }, "schema" : "https://github.com/citation-style-language/schema/raw/master/csl-citation.json" }</w:instrText>
      </w:r>
      <w:r w:rsidR="009B230D" w:rsidRPr="00B3445F">
        <w:fldChar w:fldCharType="separate"/>
      </w:r>
      <w:r w:rsidRPr="00B3445F">
        <w:rPr>
          <w:noProof/>
        </w:rPr>
        <w:t>(Grime 2006; Sonnier, Shipley &amp; Navas 2010)</w:t>
      </w:r>
      <w:r w:rsidR="009B230D" w:rsidRPr="00B3445F">
        <w:fldChar w:fldCharType="end"/>
      </w:r>
      <w:r w:rsidRPr="00B3445F">
        <w:t>.</w:t>
      </w:r>
      <w:r w:rsidR="00C93077" w:rsidRPr="00B3445F">
        <w:t xml:space="preserve"> </w:t>
      </w:r>
    </w:p>
    <w:p w:rsidR="008E156A" w:rsidRPr="00B3445F" w:rsidRDefault="00621641" w:rsidP="00636F75">
      <w:pPr>
        <w:spacing w:line="360" w:lineRule="auto"/>
      </w:pPr>
      <w:r w:rsidRPr="00B3445F">
        <w:lastRenderedPageBreak/>
        <w:t xml:space="preserve">While riparian plants </w:t>
      </w:r>
      <w:r w:rsidR="00E81EF7" w:rsidRPr="00B3445F">
        <w:t xml:space="preserve">potentially </w:t>
      </w:r>
      <w:r w:rsidRPr="00B3445F">
        <w:t xml:space="preserve">have </w:t>
      </w:r>
      <w:r w:rsidR="00981098" w:rsidRPr="00B3445F">
        <w:t>the best</w:t>
      </w:r>
      <w:r w:rsidRPr="00B3445F">
        <w:t xml:space="preserve"> access to water in a landscape, dramatic fluctuations in soil moisture are often characteristic of riparian environment</w:t>
      </w:r>
      <w:r w:rsidR="003B4F37" w:rsidRPr="00B3445F">
        <w:t>s</w:t>
      </w:r>
      <w:r w:rsidR="007541D3" w:rsidRPr="00B3445F">
        <w:t xml:space="preserve"> </w:t>
      </w:r>
      <w:r w:rsidR="009B230D" w:rsidRPr="00B3445F">
        <w:fldChar w:fldCharType="begin" w:fldLock="1"/>
      </w:r>
      <w:r w:rsidR="00AD7C22" w:rsidRPr="00B3445F">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9B230D" w:rsidRPr="00B3445F">
        <w:fldChar w:fldCharType="separate"/>
      </w:r>
      <w:r w:rsidR="006F0A7F" w:rsidRPr="00B3445F">
        <w:rPr>
          <w:noProof/>
        </w:rPr>
        <w:t>(Nilsson &amp; Svedmark 2002)</w:t>
      </w:r>
      <w:r w:rsidR="009B230D" w:rsidRPr="00B3445F">
        <w:fldChar w:fldCharType="end"/>
      </w:r>
      <w:r w:rsidRPr="00B3445F">
        <w:t xml:space="preserve">. Ecological strategies for coping with </w:t>
      </w:r>
      <w:r w:rsidR="00C87975" w:rsidRPr="00B3445F">
        <w:t>unpredictable water availability</w:t>
      </w:r>
      <w:r w:rsidRPr="00B3445F">
        <w:t xml:space="preserve"> may therefore be adaptive under these conditions. The relationship between wood density and precipitation-driven patterns of soil moisture is unclear. S</w:t>
      </w:r>
      <w:r w:rsidR="00B634E6" w:rsidRPr="00B3445F">
        <w:t>ome studies (</w:t>
      </w:r>
      <w:r w:rsidR="009B230D" w:rsidRPr="00B3445F">
        <w:fldChar w:fldCharType="begin" w:fldLock="1"/>
      </w:r>
      <w:r w:rsidR="004D0FC3" w:rsidRPr="00B3445F">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formattedCitation" : "(Weimann &amp; Williamson 2002)", "manualFormatting" : "Weimann &amp; Williamson, 2002", "plainTextFormattedCitation" : "(Weimann &amp; Williamson 2002)", "previouslyFormattedCitation" : "(Weimann &amp; Williamson 2002)" }, "properties" : { "noteIndex" : 0 }, "schema" : "https://github.com/citation-style-language/schema/raw/master/csl-citation.json" }</w:instrText>
      </w:r>
      <w:r w:rsidR="009B230D" w:rsidRPr="00B3445F">
        <w:fldChar w:fldCharType="separate"/>
      </w:r>
      <w:r w:rsidR="00B634E6" w:rsidRPr="00B3445F">
        <w:rPr>
          <w:noProof/>
        </w:rPr>
        <w:t>Weimann &amp; Williamson, 2002</w:t>
      </w:r>
      <w:r w:rsidR="009B230D" w:rsidRPr="00B3445F">
        <w:fldChar w:fldCharType="end"/>
      </w:r>
      <w:r w:rsidR="00B634E6" w:rsidRPr="00B3445F">
        <w:t xml:space="preserve">; </w:t>
      </w:r>
      <w:r w:rsidR="009B230D" w:rsidRPr="00B3445F">
        <w:fldChar w:fldCharType="begin" w:fldLock="1"/>
      </w:r>
      <w:r w:rsidR="004D0FC3" w:rsidRPr="00B3445F">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formattedCitation" : "(Swenson &amp; Enquist 2007)", "manualFormatting" : "Swenson &amp; Enquist, 2007)", "plainTextFormattedCitation" : "(Swenson &amp; Enquist 2007)", "previouslyFormattedCitation" : "(Swenson &amp; Enquist 2007)" }, "properties" : { "noteIndex" : 0 }, "schema" : "https://github.com/citation-style-language/schema/raw/master/csl-citation.json" }</w:instrText>
      </w:r>
      <w:r w:rsidR="009B230D" w:rsidRPr="00B3445F">
        <w:fldChar w:fldCharType="separate"/>
      </w:r>
      <w:r w:rsidR="00B634E6" w:rsidRPr="00B3445F">
        <w:rPr>
          <w:noProof/>
        </w:rPr>
        <w:t>Swenson &amp; Enquist, 2007)</w:t>
      </w:r>
      <w:r w:rsidR="009B230D" w:rsidRPr="00B3445F">
        <w:fldChar w:fldCharType="end"/>
      </w:r>
      <w:r w:rsidR="00B634E6" w:rsidRPr="00B3445F">
        <w:t xml:space="preserve"> found little relationship between wood density and</w:t>
      </w:r>
      <w:r w:rsidR="009422EA" w:rsidRPr="00B3445F">
        <w:t xml:space="preserve"> mean annual</w:t>
      </w:r>
      <w:r w:rsidR="00B634E6" w:rsidRPr="00B3445F">
        <w:t xml:space="preserve"> rainfall while others</w:t>
      </w:r>
      <w:r w:rsidR="00920682" w:rsidRPr="00B3445F">
        <w:t xml:space="preserve"> </w:t>
      </w:r>
      <w:r w:rsidR="00B634E6" w:rsidRPr="00B3445F">
        <w:t xml:space="preserve">found that wood density was correlated with mean annual </w:t>
      </w:r>
      <w:r w:rsidR="00E81EF7" w:rsidRPr="00B3445F">
        <w:t xml:space="preserve">rainfall </w:t>
      </w:r>
      <w:r w:rsidR="00B634E6" w:rsidRPr="00B3445F">
        <w:t>across a transcontinental gradient</w:t>
      </w:r>
      <w:r w:rsidR="006825FF" w:rsidRPr="00B3445F">
        <w:t xml:space="preserve"> </w:t>
      </w:r>
      <w:r w:rsidR="009B230D" w:rsidRPr="00B3445F">
        <w:fldChar w:fldCharType="begin" w:fldLock="1"/>
      </w:r>
      <w:r w:rsidR="004D0FC3" w:rsidRPr="00B3445F">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1398", "title" : "Wood anatomy and wood density in shrubs: Responses to varying aridity along transcontinental transects.", "type" : "article-journal", "volume" : "96" }, "uris" : [ "http://www.mendeley.com/documents/?uuid=6ba3838e-de58-4526-a9a6-eeb0cea712c1" ] } ], "mendeley" : { "formattedCitation" : "(Mart\u00ednez-Cabrera &lt;i&gt;et al.&lt;/i&gt; 2009)", "plainTextFormattedCitation" : "(Mart\u00ednez-Cabrera et al. 2009)", "previouslyFormattedCitation" : "(Mart\u00ednez-Cabrera &lt;i&gt;et al.&lt;/i&gt; 2009)" }, "properties" : { "noteIndex" : 0 }, "schema" : "https://github.com/citation-style-language/schema/raw/master/csl-citation.json" }</w:instrText>
      </w:r>
      <w:r w:rsidR="009B230D" w:rsidRPr="00B3445F">
        <w:fldChar w:fldCharType="separate"/>
      </w:r>
      <w:r w:rsidR="000C42C5" w:rsidRPr="00B3445F">
        <w:rPr>
          <w:noProof/>
        </w:rPr>
        <w:t xml:space="preserve">(Martínez-Cabrera </w:t>
      </w:r>
      <w:r w:rsidR="000C42C5" w:rsidRPr="00B3445F">
        <w:rPr>
          <w:i/>
          <w:noProof/>
        </w:rPr>
        <w:t>et al.</w:t>
      </w:r>
      <w:r w:rsidR="000C42C5" w:rsidRPr="00B3445F">
        <w:rPr>
          <w:noProof/>
        </w:rPr>
        <w:t xml:space="preserve"> 2009)</w:t>
      </w:r>
      <w:r w:rsidR="009B230D" w:rsidRPr="00B3445F">
        <w:fldChar w:fldCharType="end"/>
      </w:r>
      <w:r w:rsidR="00B634E6" w:rsidRPr="00B3445F">
        <w:t xml:space="preserve"> and with soil moisture</w:t>
      </w:r>
      <w:r w:rsidR="00920682" w:rsidRPr="00B3445F">
        <w:t xml:space="preserve"> </w:t>
      </w:r>
      <w:r w:rsidR="009B230D" w:rsidRPr="00B3445F">
        <w:fldChar w:fldCharType="begin" w:fldLock="1"/>
      </w:r>
      <w:r w:rsidR="004D0FC3" w:rsidRPr="00B3445F">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mendeley" : { "formattedCitation" : "(Preston, Cornwell &amp; Denoyer 2006)", "plainTextFormattedCitation" : "(Preston, Cornwell &amp; Denoyer 2006)", "previouslyFormattedCitation" : "(Preston, Cornwell &amp; Denoyer 2006)" }, "properties" : { "noteIndex" : 0 }, "schema" : "https://github.com/citation-style-language/schema/raw/master/csl-citation.json" }</w:instrText>
      </w:r>
      <w:r w:rsidR="009B230D" w:rsidRPr="00B3445F">
        <w:fldChar w:fldCharType="separate"/>
      </w:r>
      <w:r w:rsidR="00920682" w:rsidRPr="00B3445F">
        <w:rPr>
          <w:noProof/>
        </w:rPr>
        <w:t>(Preston, Cornwell &amp; Denoyer 2006)</w:t>
      </w:r>
      <w:r w:rsidR="009B230D" w:rsidRPr="00B3445F">
        <w:fldChar w:fldCharType="end"/>
      </w:r>
      <w:r w:rsidR="00B634E6" w:rsidRPr="00B3445F">
        <w:t xml:space="preserve">. High wood density, along with low </w:t>
      </w:r>
      <w:r w:rsidR="00E81EF7" w:rsidRPr="00B3445F">
        <w:t>specific leaf area (</w:t>
      </w:r>
      <w:r w:rsidR="00B634E6" w:rsidRPr="00B3445F">
        <w:t>SLA</w:t>
      </w:r>
      <w:r w:rsidR="00E81EF7" w:rsidRPr="00B3445F">
        <w:t>)</w:t>
      </w:r>
      <w:r w:rsidR="00B634E6" w:rsidRPr="00B3445F">
        <w:t xml:space="preserve"> and low maximum height, has been </w:t>
      </w:r>
      <w:r w:rsidR="009422EA" w:rsidRPr="00B3445F">
        <w:t xml:space="preserve">linked </w:t>
      </w:r>
      <w:r w:rsidR="00B634E6" w:rsidRPr="00B3445F">
        <w:t xml:space="preserve"> with environmental stress tolerance and conservative use of resources</w:t>
      </w:r>
      <w:r w:rsidR="00CD354D" w:rsidRPr="00B3445F">
        <w:t xml:space="preserve"> </w:t>
      </w:r>
      <w:r w:rsidR="009B230D" w:rsidRPr="00B3445F">
        <w:fldChar w:fldCharType="begin" w:fldLock="1"/>
      </w:r>
      <w:r w:rsidR="004D0FC3" w:rsidRPr="00B3445F">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formattedCitation" : "(Westoby 1998; Reich &amp; Wright 2003; Swenson &amp; Enquist 2007)", "plainTextFormattedCitation" : "(Westoby 1998; Reich &amp; Wright 2003; Swenson &amp; Enquist 2007)", "previouslyFormattedCitation" : "(Westoby 1998; Reich &amp; Wright 2003; Swenson &amp; Enquist 2007)" }, "properties" : { "noteIndex" : 0 }, "schema" : "https://github.com/citation-style-language/schema/raw/master/csl-citation.json" }</w:instrText>
      </w:r>
      <w:r w:rsidR="009B230D" w:rsidRPr="00B3445F">
        <w:fldChar w:fldCharType="separate"/>
      </w:r>
      <w:r w:rsidR="00636F75" w:rsidRPr="00B3445F">
        <w:rPr>
          <w:noProof/>
        </w:rPr>
        <w:t>(Westoby 1998; Reich &amp; Wright 2003; Swenson &amp; Enquist 2007)</w:t>
      </w:r>
      <w:r w:rsidR="009B230D" w:rsidRPr="00B3445F">
        <w:fldChar w:fldCharType="end"/>
      </w:r>
      <w:r w:rsidR="00CD354D" w:rsidRPr="00B3445F">
        <w:t>.</w:t>
      </w:r>
      <w:r w:rsidR="00B634E6" w:rsidRPr="00B3445F">
        <w:rPr>
          <w:b/>
        </w:rPr>
        <w:t xml:space="preserve"> </w:t>
      </w:r>
      <w:r w:rsidR="00CD354D" w:rsidRPr="00B3445F">
        <w:t>F</w:t>
      </w:r>
      <w:r w:rsidR="00B634E6" w:rsidRPr="00B3445F">
        <w:t xml:space="preserve">luctuations in soil moisture driven primarily by hydrological </w:t>
      </w:r>
      <w:r w:rsidR="006825FF" w:rsidRPr="00B3445F">
        <w:t xml:space="preserve">conditions </w:t>
      </w:r>
      <w:r w:rsidR="00CD354D" w:rsidRPr="00B3445F">
        <w:t>therefore</w:t>
      </w:r>
      <w:r w:rsidR="00B634E6" w:rsidRPr="00B3445F">
        <w:t xml:space="preserve"> </w:t>
      </w:r>
      <w:r w:rsidR="00CD354D" w:rsidRPr="00B3445F">
        <w:t>should</w:t>
      </w:r>
      <w:r w:rsidR="00B634E6" w:rsidRPr="00B3445F">
        <w:t xml:space="preserve"> be an important driver of variation in wood density</w:t>
      </w:r>
      <w:r w:rsidR="006825FF" w:rsidRPr="00B3445F">
        <w:t xml:space="preserve"> in riparian plant communities</w:t>
      </w:r>
      <w:r w:rsidR="00B634E6" w:rsidRPr="00B3445F">
        <w:t xml:space="preserve">. </w:t>
      </w:r>
    </w:p>
    <w:p w:rsidR="008E156A" w:rsidRPr="00B3445F" w:rsidRDefault="00CD354D" w:rsidP="00F76435">
      <w:pPr>
        <w:spacing w:line="360" w:lineRule="auto"/>
      </w:pPr>
      <w:r w:rsidRPr="00B3445F">
        <w:t xml:space="preserve">Given </w:t>
      </w:r>
      <w:r w:rsidR="00E81EF7" w:rsidRPr="00B3445F">
        <w:t xml:space="preserve">the </w:t>
      </w:r>
      <w:r w:rsidRPr="00B3445F">
        <w:t xml:space="preserve">extent to which flooding disturbance and fluctuations in water availability dominate riparian landscapes, </w:t>
      </w:r>
      <w:r w:rsidR="00B634E6" w:rsidRPr="00B3445F">
        <w:t xml:space="preserve">woody tissue responses to these </w:t>
      </w:r>
      <w:r w:rsidRPr="00B3445F">
        <w:t>conditions are</w:t>
      </w:r>
      <w:r w:rsidR="00B634E6" w:rsidRPr="00B3445F">
        <w:t xml:space="preserve"> likely to be </w:t>
      </w:r>
      <w:r w:rsidR="00E81EF7" w:rsidRPr="00B3445F">
        <w:t xml:space="preserve">a </w:t>
      </w:r>
      <w:r w:rsidR="00B634E6" w:rsidRPr="00B3445F">
        <w:t>primary indicator of riparian woody plant ecological strategy.</w:t>
      </w:r>
      <w:r w:rsidR="002D442F" w:rsidRPr="00B3445F">
        <w:t xml:space="preserve"> </w:t>
      </w:r>
      <w:r w:rsidR="00B634E6" w:rsidRPr="00B3445F">
        <w:t>Here we consider variation in wood density of dominant woody riparian plant species over a</w:t>
      </w:r>
      <w:r w:rsidR="00C432C4" w:rsidRPr="00B3445F">
        <w:t xml:space="preserve"> broad</w:t>
      </w:r>
      <w:r w:rsidR="00B634E6" w:rsidRPr="00B3445F">
        <w:t xml:space="preserve"> range of hydrological conditions, across 15 riparian sites within south-eastern Australia. </w:t>
      </w:r>
      <w:r w:rsidR="009C560D" w:rsidRPr="00B3445F">
        <w:t>As</w:t>
      </w:r>
      <w:r w:rsidR="009319A4" w:rsidRPr="00B3445F">
        <w:t xml:space="preserve"> the most hydrologically variable continent on the planet</w:t>
      </w:r>
      <w:r w:rsidR="00723D9C" w:rsidRPr="00B3445F">
        <w:t xml:space="preserve"> </w:t>
      </w:r>
      <w:r w:rsidR="009B230D" w:rsidRPr="00B3445F">
        <w:fldChar w:fldCharType="begin" w:fldLock="1"/>
      </w:r>
      <w:r w:rsidR="004D0FC3" w:rsidRPr="00B3445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9B230D" w:rsidRPr="00B3445F">
        <w:fldChar w:fldCharType="separate"/>
      </w:r>
      <w:r w:rsidR="00723D9C" w:rsidRPr="00B3445F">
        <w:rPr>
          <w:noProof/>
        </w:rPr>
        <w:t>(Finlayson &amp; McMahon 1988; Peel, McMahon &amp; Finlayson 2004)</w:t>
      </w:r>
      <w:r w:rsidR="009B230D" w:rsidRPr="00B3445F">
        <w:fldChar w:fldCharType="end"/>
      </w:r>
      <w:r w:rsidR="00922128" w:rsidRPr="00B3445F">
        <w:t>,</w:t>
      </w:r>
      <w:r w:rsidR="009C560D" w:rsidRPr="00B3445F">
        <w:t xml:space="preserve"> Australia</w:t>
      </w:r>
      <w:r w:rsidR="00723D9C" w:rsidRPr="00B3445F">
        <w:t xml:space="preserve"> provides a</w:t>
      </w:r>
      <w:r w:rsidR="007D0053" w:rsidRPr="00B3445F">
        <w:t>n ideal</w:t>
      </w:r>
      <w:r w:rsidR="00723D9C" w:rsidRPr="00B3445F">
        <w:t xml:space="preserve"> system to develop insight into the possible effects of</w:t>
      </w:r>
      <w:r w:rsidR="009319A4" w:rsidRPr="00B3445F">
        <w:t xml:space="preserve"> increas</w:t>
      </w:r>
      <w:r w:rsidR="00723D9C" w:rsidRPr="00B3445F">
        <w:t xml:space="preserve">ed </w:t>
      </w:r>
      <w:r w:rsidR="009319A4" w:rsidRPr="00B3445F">
        <w:t xml:space="preserve">hydrological variability in other regions under future climates. </w:t>
      </w:r>
      <w:r w:rsidR="00B634E6" w:rsidRPr="00B3445F">
        <w:t xml:space="preserve">We sought to address the following questions:  </w:t>
      </w:r>
      <w:r w:rsidR="00D31902" w:rsidRPr="00B3445F">
        <w:rPr>
          <w:rFonts w:cs="Arial"/>
        </w:rPr>
        <w:t xml:space="preserve">(1) does wood density increase with increasing frequency and magnitude of flood disturbance? (2) does wood density increase with increasing unpredictability of water availability in the riparian zone? </w:t>
      </w:r>
      <w:r w:rsidR="00D31902" w:rsidRPr="00B3445F">
        <w:t>(3) does dispersion of wood density peak at intermediate levels of hydrological disturbance?</w:t>
      </w:r>
    </w:p>
    <w:p w:rsidR="008E156A" w:rsidRPr="00B3445F" w:rsidRDefault="008E156A" w:rsidP="00636F75">
      <w:pPr>
        <w:spacing w:line="360" w:lineRule="auto"/>
      </w:pPr>
    </w:p>
    <w:p w:rsidR="00D90181" w:rsidRPr="00B3445F" w:rsidRDefault="00D90181" w:rsidP="00636F75">
      <w:pPr>
        <w:spacing w:line="360" w:lineRule="auto"/>
      </w:pPr>
    </w:p>
    <w:p w:rsidR="00D90181" w:rsidRPr="00B3445F" w:rsidRDefault="00D90181" w:rsidP="00636F75">
      <w:pPr>
        <w:spacing w:line="360" w:lineRule="auto"/>
      </w:pPr>
    </w:p>
    <w:p w:rsidR="00D90181" w:rsidRPr="00B3445F" w:rsidRDefault="00D90181" w:rsidP="00636F75">
      <w:pPr>
        <w:spacing w:line="360" w:lineRule="auto"/>
      </w:pPr>
    </w:p>
    <w:p w:rsidR="00D90181" w:rsidRPr="00B3445F" w:rsidRDefault="00D90181" w:rsidP="00636F75">
      <w:pPr>
        <w:spacing w:line="360" w:lineRule="auto"/>
      </w:pPr>
    </w:p>
    <w:p w:rsidR="00D90181" w:rsidRPr="00B3445F" w:rsidRDefault="00D90181" w:rsidP="00636F75">
      <w:pPr>
        <w:spacing w:line="360" w:lineRule="auto"/>
      </w:pPr>
    </w:p>
    <w:p w:rsidR="00D90181" w:rsidRPr="00B3445F" w:rsidRDefault="00D90181" w:rsidP="00636F75">
      <w:pPr>
        <w:spacing w:line="360" w:lineRule="auto"/>
      </w:pPr>
    </w:p>
    <w:p w:rsidR="008E156A" w:rsidRPr="00B3445F" w:rsidRDefault="00B634E6" w:rsidP="00636F75">
      <w:pPr>
        <w:spacing w:line="360" w:lineRule="auto"/>
        <w:rPr>
          <w:b/>
        </w:rPr>
      </w:pPr>
      <w:r w:rsidRPr="00B3445F">
        <w:rPr>
          <w:b/>
        </w:rPr>
        <w:lastRenderedPageBreak/>
        <w:t>Methods</w:t>
      </w:r>
    </w:p>
    <w:p w:rsidR="008E156A" w:rsidRPr="00B3445F" w:rsidRDefault="00B634E6" w:rsidP="00636F75">
      <w:pPr>
        <w:spacing w:line="360" w:lineRule="auto"/>
        <w:rPr>
          <w:caps/>
        </w:rPr>
      </w:pPr>
      <w:r w:rsidRPr="00B3445F">
        <w:rPr>
          <w:caps/>
        </w:rPr>
        <w:t>Study site selection</w:t>
      </w:r>
    </w:p>
    <w:p w:rsidR="008E156A" w:rsidRPr="00B3445F" w:rsidRDefault="00B634E6" w:rsidP="00B13C08">
      <w:pPr>
        <w:spacing w:line="360" w:lineRule="auto"/>
      </w:pPr>
      <w:r w:rsidRPr="00B3445F">
        <w:t>Fifteen riparian sites were selected along gauged rivers within the South-East Coast and south-eastern Murray Darling drainage basins of Australia (</w:t>
      </w:r>
      <w:r w:rsidR="0056447F" w:rsidRPr="00B3445F">
        <w:t xml:space="preserve">Fig. </w:t>
      </w:r>
      <w:r w:rsidRPr="00B3445F">
        <w:t>1)</w:t>
      </w:r>
      <w:r w:rsidR="00592351" w:rsidRPr="00B3445F">
        <w:t xml:space="preserve"> (see Supplementary Material for more information)</w:t>
      </w:r>
      <w:r w:rsidRPr="00B3445F">
        <w:t xml:space="preserve">. To differentiate rivers according to ecologically relevant components of hydrology, </w:t>
      </w:r>
      <w:r w:rsidR="009B230D" w:rsidRPr="00B3445F">
        <w:fldChar w:fldCharType="begin" w:fldLock="1"/>
      </w:r>
      <w:r w:rsidR="004D0FC3" w:rsidRPr="00B3445F">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formattedCitation" : "(Olden &amp; Poff 2003)", "manualFormatting" : "Olden and Poff (2003", "plainTextFormattedCitation" : "(Olden &amp; Poff 2003)", "previouslyFormattedCitation" : "(Olden &amp; Poff 2003)" }, "properties" : { "noteIndex" : 0 }, "schema" : "https://github.com/citation-style-language/schema/raw/master/csl-citation.json" }</w:instrText>
      </w:r>
      <w:r w:rsidR="009B230D" w:rsidRPr="00B3445F">
        <w:fldChar w:fldCharType="separate"/>
      </w:r>
      <w:r w:rsidRPr="00B3445F">
        <w:rPr>
          <w:noProof/>
        </w:rPr>
        <w:t>Olden and Poff (2003</w:t>
      </w:r>
      <w:r w:rsidR="009B230D" w:rsidRPr="00B3445F">
        <w:fldChar w:fldCharType="end"/>
      </w:r>
      <w:r w:rsidRPr="00B3445F">
        <w:t xml:space="preserve">) described a statistical method for determining a minimally redundant set of hydrological descriptors. </w:t>
      </w:r>
      <w:r w:rsidR="009B230D" w:rsidRPr="00B3445F">
        <w:fldChar w:fldCharType="begin" w:fldLock="1"/>
      </w:r>
      <w:r w:rsidR="004D0FC3" w:rsidRPr="00B3445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manualFormatting" : "Kennard et al. (2010", "plainTextFormattedCitation" : "(Kennard et al. 2010)", "previouslyFormattedCitation" : "(Kennard &lt;i&gt;et al.&lt;/i&gt; 2010)" }, "properties" : { "noteIndex" : 0 }, "schema" : "https://github.com/citation-style-language/schema/raw/master/csl-citation.json" }</w:instrText>
      </w:r>
      <w:r w:rsidR="009B230D" w:rsidRPr="00B3445F">
        <w:fldChar w:fldCharType="separate"/>
      </w:r>
      <w:r w:rsidRPr="00B3445F">
        <w:rPr>
          <w:noProof/>
        </w:rPr>
        <w:t xml:space="preserve">Kennard </w:t>
      </w:r>
      <w:r w:rsidRPr="00B3445F">
        <w:rPr>
          <w:i/>
          <w:noProof/>
        </w:rPr>
        <w:t>et</w:t>
      </w:r>
      <w:r w:rsidRPr="00B3445F">
        <w:rPr>
          <w:noProof/>
        </w:rPr>
        <w:t xml:space="preserve"> </w:t>
      </w:r>
      <w:r w:rsidRPr="00B3445F">
        <w:rPr>
          <w:i/>
          <w:noProof/>
        </w:rPr>
        <w:t>al</w:t>
      </w:r>
      <w:r w:rsidRPr="00B3445F">
        <w:rPr>
          <w:noProof/>
        </w:rPr>
        <w:t>. (2010</w:t>
      </w:r>
      <w:r w:rsidR="009B230D" w:rsidRPr="00B3445F">
        <w:fldChar w:fldCharType="end"/>
      </w:r>
      <w:r w:rsidRPr="00B3445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rsidRPr="00B3445F">
        <w:t>These</w:t>
      </w:r>
      <w:r w:rsidRPr="00B3445F">
        <w:t xml:space="preserve"> metrics</w:t>
      </w:r>
      <w:r w:rsidR="0085737E" w:rsidRPr="00B3445F">
        <w:t xml:space="preserve"> were then used</w:t>
      </w:r>
      <w:r w:rsidRPr="00B3445F">
        <w:t xml:space="preserve"> to classify Australian river systems into twelve distinct flow regime classes, providing a foundation for analysing the properties of ecosystems across hydrological gradients. </w:t>
      </w:r>
      <w:r w:rsidR="0085737E" w:rsidRPr="00B3445F">
        <w:t>In this study,</w:t>
      </w:r>
      <w:r w:rsidRPr="00B3445F">
        <w:t xml:space="preserve"> </w:t>
      </w:r>
      <w:r w:rsidR="0085737E" w:rsidRPr="00B3445F">
        <w:t xml:space="preserve">sites were drawn from </w:t>
      </w:r>
      <w:r w:rsidRPr="00B3445F">
        <w:t>rivers</w:t>
      </w:r>
      <w:r w:rsidR="0085737E" w:rsidRPr="00B3445F">
        <w:t xml:space="preserve"> </w:t>
      </w:r>
      <w:r w:rsidRPr="00B3445F">
        <w:t xml:space="preserve">corresponding to ‘stable winter baseflow’, ‘unpredictable baseflow’ and ‘unpredictable intermittent’ hydrological classes, as described by Kennard </w:t>
      </w:r>
      <w:r w:rsidRPr="00B3445F">
        <w:rPr>
          <w:i/>
        </w:rPr>
        <w:t>et al</w:t>
      </w:r>
      <w:r w:rsidRPr="00B3445F">
        <w:t>. (2010)</w:t>
      </w:r>
      <w:r w:rsidR="00592351" w:rsidRPr="00B3445F">
        <w:t xml:space="preserve">. </w:t>
      </w:r>
      <w:r w:rsidRPr="00B3445F">
        <w:t xml:space="preserve">These are the best represented hydrological classes in eastern </w:t>
      </w:r>
      <w:r w:rsidR="00E81EF7" w:rsidRPr="00B3445F">
        <w:t xml:space="preserve">New South Wales </w:t>
      </w:r>
      <w:r w:rsidRPr="00B3445F">
        <w:t xml:space="preserve">and </w:t>
      </w:r>
      <w:r w:rsidR="00E81EF7" w:rsidRPr="00B3445F">
        <w:t>Victoria</w:t>
      </w:r>
      <w:r w:rsidRPr="00B3445F">
        <w:t>,</w:t>
      </w:r>
      <w:r w:rsidR="00F1096D" w:rsidRPr="00B3445F">
        <w:t xml:space="preserve"> and </w:t>
      </w:r>
      <w:r w:rsidR="00D46B2A" w:rsidRPr="00B3445F">
        <w:t>combined, span</w:t>
      </w:r>
      <w:r w:rsidR="00F1096D" w:rsidRPr="00B3445F">
        <w:t xml:space="preserve"> clear gradients </w:t>
      </w:r>
      <w:r w:rsidR="006B3539" w:rsidRPr="00B3445F">
        <w:t xml:space="preserve">of </w:t>
      </w:r>
      <w:r w:rsidR="00F1096D" w:rsidRPr="00B3445F">
        <w:t>flooding intensity and hydrological unpredictability</w:t>
      </w:r>
      <w:r w:rsidRPr="00B3445F">
        <w:t>.</w:t>
      </w:r>
      <w:r w:rsidR="00C27C76" w:rsidRPr="00B3445F">
        <w:t xml:space="preserve"> </w:t>
      </w:r>
      <w:r w:rsidRPr="00B3445F">
        <w:t xml:space="preserve">Five sites per hydrological class were selected based on the </w:t>
      </w:r>
      <w:r w:rsidR="0085737E" w:rsidRPr="00B3445F">
        <w:t xml:space="preserve">following </w:t>
      </w:r>
      <w:r w:rsidRPr="00B3445F">
        <w:t>criteria</w:t>
      </w:r>
      <w:r w:rsidR="0085737E" w:rsidRPr="00B3445F">
        <w:t>:</w:t>
      </w:r>
      <w:r w:rsidR="000D2D6C" w:rsidRPr="00B3445F">
        <w:t xml:space="preserve"> g</w:t>
      </w:r>
      <w:r w:rsidRPr="00B3445F">
        <w:t>auged locations were selected that had &gt;15 years of associated continuous hydrological data, and an absence of flow regulation, significant water extrac</w:t>
      </w:r>
      <w:r w:rsidR="0085737E" w:rsidRPr="00B3445F">
        <w:t xml:space="preserve">tion or catchment urbanisation, following Kennard </w:t>
      </w:r>
      <w:r w:rsidR="0085737E" w:rsidRPr="00B3445F">
        <w:rPr>
          <w:i/>
        </w:rPr>
        <w:t>et al</w:t>
      </w:r>
      <w:r w:rsidR="0085737E" w:rsidRPr="00B3445F">
        <w:t>. (</w:t>
      </w:r>
      <w:r w:rsidRPr="00B3445F">
        <w:t>2010). To minimise signals associated with human land-use</w:t>
      </w:r>
      <w:r w:rsidR="00FF3274" w:rsidRPr="00B3445F">
        <w:t xml:space="preserve"> and river type</w:t>
      </w:r>
      <w:r w:rsidRPr="00B3445F">
        <w:t xml:space="preserve">, the following further criteria were used to shortlist possible study sites: </w:t>
      </w:r>
      <w:r w:rsidR="00FF3274" w:rsidRPr="00B3445F">
        <w:t>all were partly confined valleys with discontinuous floodplain pocket River Styles</w:t>
      </w:r>
      <w:r w:rsidR="009422EA" w:rsidRPr="00B3445F">
        <w:t>,</w:t>
      </w:r>
      <w:r w:rsidR="00FF3274" w:rsidRPr="00B3445F">
        <w:t xml:space="preserve"> </w:t>
      </w:r>
      <w:r w:rsidR="00FF3274" w:rsidRPr="00B3445F">
        <w:rPr>
          <w:i/>
        </w:rPr>
        <w:t>c.f.</w:t>
      </w:r>
      <w:r w:rsidR="009422EA" w:rsidRPr="00B3445F">
        <w:t xml:space="preserve"> </w:t>
      </w:r>
      <w:r w:rsidR="009B230D" w:rsidRPr="00B3445F">
        <w:fldChar w:fldCharType="begin" w:fldLock="1"/>
      </w:r>
      <w:r w:rsidR="004D0FC3" w:rsidRPr="00B3445F">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formattedCitation" : "(Brierley &amp; Fryirs 2005)", "manualFormatting" : "Brierley &amp; Fryirs (2005)", "plainTextFormattedCitation" : "(Brierley &amp; Fryirs 2005)", "previouslyFormattedCitation" : "(Brierley &amp; Fryirs 2005)" }, "properties" : { "noteIndex" : 0 }, "schema" : "https://github.com/citation-style-language/schema/raw/master/csl-citation.json" }</w:instrText>
      </w:r>
      <w:r w:rsidR="009B230D" w:rsidRPr="00B3445F">
        <w:fldChar w:fldCharType="separate"/>
      </w:r>
      <w:r w:rsidR="00BF2ED3" w:rsidRPr="00B3445F">
        <w:rPr>
          <w:noProof/>
        </w:rPr>
        <w:t>Brierley &amp; Fryirs (2005)</w:t>
      </w:r>
      <w:r w:rsidR="009B230D" w:rsidRPr="00B3445F">
        <w:fldChar w:fldCharType="end"/>
      </w:r>
      <w:r w:rsidR="00810634" w:rsidRPr="00B3445F">
        <w:t xml:space="preserve">, had an </w:t>
      </w:r>
      <w:r w:rsidRPr="00B3445F">
        <w:t xml:space="preserve">intact native riparian vegetation cover (a band of native riparian vegetation extending &gt;15 m from the </w:t>
      </w:r>
      <w:r w:rsidR="009422EA" w:rsidRPr="00B3445F">
        <w:t xml:space="preserve">bankfull </w:t>
      </w:r>
      <w:r w:rsidRPr="00B3445F">
        <w:t xml:space="preserve">channel edge), </w:t>
      </w:r>
      <w:r w:rsidR="00FF3274" w:rsidRPr="00B3445F">
        <w:t xml:space="preserve">were in good </w:t>
      </w:r>
      <w:r w:rsidRPr="00B3445F">
        <w:t xml:space="preserve">geomorphic condition (lack of significant human-induced erosional or depositional landforms), minimal </w:t>
      </w:r>
      <w:r w:rsidR="00810634" w:rsidRPr="00B3445F">
        <w:t xml:space="preserve">vegetation </w:t>
      </w:r>
      <w:r w:rsidRPr="00B3445F">
        <w:t>clearing (catchment predominantly covered by native vegetation)</w:t>
      </w:r>
      <w:r w:rsidR="00810634" w:rsidRPr="00B3445F">
        <w:t xml:space="preserve"> and occurred in </w:t>
      </w:r>
      <w:r w:rsidR="00AE6B7B" w:rsidRPr="00B3445F">
        <w:t xml:space="preserve">a </w:t>
      </w:r>
      <w:r w:rsidR="00810634" w:rsidRPr="00B3445F">
        <w:t>catchment smaller than 1000 km</w:t>
      </w:r>
      <w:r w:rsidR="00810634" w:rsidRPr="00B3445F">
        <w:rPr>
          <w:vertAlign w:val="superscript"/>
        </w:rPr>
        <w:t>2</w:t>
      </w:r>
      <w:r w:rsidRPr="00B3445F">
        <w:t xml:space="preserve">. These criteria were assessed using a combination of visual inspection of satellite photography (Google Earth, Microsoft Bing) </w:t>
      </w:r>
      <w:r w:rsidR="00810634" w:rsidRPr="00B3445F">
        <w:t xml:space="preserve">and </w:t>
      </w:r>
      <w:r w:rsidRPr="00B3445F">
        <w:t>information from the NSW Riparian Vegetation Extent dataset and the NSW Office of Water River Styles® geospatial dataset</w:t>
      </w:r>
      <w:r w:rsidR="009422EA" w:rsidRPr="00B3445F">
        <w:t xml:space="preserve"> </w:t>
      </w:r>
      <w:r w:rsidR="009B230D" w:rsidRPr="00B3445F">
        <w:rPr>
          <w:rFonts w:cs="Helvetica"/>
        </w:rPr>
        <w:fldChar w:fldCharType="begin" w:fldLock="1"/>
      </w:r>
      <w:r w:rsidR="004D0FC3" w:rsidRPr="00B3445F">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formattedCitation" : "(Healy &lt;i&gt;et al.&lt;/i&gt; 2012)", "plainTextFormattedCitation" : "(Healy et al. 2012)", "previouslyFormattedCitation" : "(Healy &lt;i&gt;et al.&lt;/i&gt; 2012)" }, "properties" : { "noteIndex" : 0 }, "schema" : "https://github.com/citation-style-language/schema/raw/master/csl-citation.json" }</w:instrText>
      </w:r>
      <w:r w:rsidR="009B230D" w:rsidRPr="00B3445F">
        <w:rPr>
          <w:rFonts w:cs="Helvetica"/>
        </w:rPr>
        <w:fldChar w:fldCharType="separate"/>
      </w:r>
      <w:r w:rsidR="000C42C5" w:rsidRPr="00B3445F">
        <w:rPr>
          <w:rFonts w:cs="Helvetica"/>
          <w:noProof/>
        </w:rPr>
        <w:t xml:space="preserve">(Healy </w:t>
      </w:r>
      <w:r w:rsidR="000C42C5" w:rsidRPr="00B3445F">
        <w:rPr>
          <w:rFonts w:cs="Helvetica"/>
          <w:i/>
          <w:noProof/>
        </w:rPr>
        <w:t>et al.</w:t>
      </w:r>
      <w:r w:rsidR="000C42C5" w:rsidRPr="00B3445F">
        <w:rPr>
          <w:rFonts w:cs="Helvetica"/>
          <w:noProof/>
        </w:rPr>
        <w:t xml:space="preserve"> 2012)</w:t>
      </w:r>
      <w:r w:rsidR="009B230D" w:rsidRPr="00B3445F">
        <w:rPr>
          <w:rFonts w:cs="Helvetica"/>
        </w:rPr>
        <w:fldChar w:fldCharType="end"/>
      </w:r>
      <w:r w:rsidRPr="00B3445F">
        <w:t xml:space="preserve">. To select the 15 study sites from this shortlist, accessibility by road, permission from state or private landholders, and proximity of accessible areas to continuous hydrological monitoring stations were </w:t>
      </w:r>
      <w:r w:rsidR="00AE6B7B" w:rsidRPr="00B3445F">
        <w:t>taken into account</w:t>
      </w:r>
      <w:r w:rsidRPr="00B3445F">
        <w:t xml:space="preserve">. </w:t>
      </w:r>
    </w:p>
    <w:p w:rsidR="008E156A" w:rsidRPr="00B3445F" w:rsidRDefault="008E156A" w:rsidP="00636F75">
      <w:pPr>
        <w:autoSpaceDE w:val="0"/>
        <w:autoSpaceDN w:val="0"/>
        <w:adjustRightInd w:val="0"/>
        <w:spacing w:after="0" w:line="360" w:lineRule="auto"/>
      </w:pPr>
    </w:p>
    <w:p w:rsidR="00D90181" w:rsidRPr="00B3445F" w:rsidRDefault="00D90181" w:rsidP="00636F75">
      <w:pPr>
        <w:autoSpaceDE w:val="0"/>
        <w:autoSpaceDN w:val="0"/>
        <w:adjustRightInd w:val="0"/>
        <w:spacing w:after="0" w:line="360" w:lineRule="auto"/>
      </w:pPr>
    </w:p>
    <w:p w:rsidR="00D90181" w:rsidRPr="00B3445F" w:rsidRDefault="00D90181" w:rsidP="00636F75">
      <w:pPr>
        <w:autoSpaceDE w:val="0"/>
        <w:autoSpaceDN w:val="0"/>
        <w:adjustRightInd w:val="0"/>
        <w:spacing w:after="0" w:line="360" w:lineRule="auto"/>
      </w:pPr>
    </w:p>
    <w:p w:rsidR="008E156A" w:rsidRPr="00B3445F" w:rsidRDefault="00B634E6" w:rsidP="00636F75">
      <w:pPr>
        <w:spacing w:line="360" w:lineRule="auto"/>
        <w:rPr>
          <w:caps/>
        </w:rPr>
      </w:pPr>
      <w:r w:rsidRPr="00B3445F">
        <w:rPr>
          <w:caps/>
        </w:rPr>
        <w:lastRenderedPageBreak/>
        <w:t>Species abundance and trait data collection</w:t>
      </w:r>
    </w:p>
    <w:p w:rsidR="008E156A" w:rsidRPr="00B3445F" w:rsidRDefault="00B634E6" w:rsidP="00636F75">
      <w:pPr>
        <w:shd w:val="clear" w:color="auto" w:fill="FFFFFF"/>
        <w:spacing w:after="0" w:line="360" w:lineRule="auto"/>
        <w:rPr>
          <w:rFonts w:eastAsia="Times New Roman" w:cs="Arial"/>
          <w:lang w:eastAsia="en-AU"/>
        </w:rPr>
      </w:pPr>
      <w:r w:rsidRPr="00B3445F">
        <w:rPr>
          <w:rFonts w:eastAsia="Times New Roman" w:cs="Arial"/>
          <w:lang w:eastAsia="en-AU"/>
        </w:rPr>
        <w:t xml:space="preserve">Data collection was undertaken between December 2012 and May 2013. At each site, a 10 m by 50 m plot was marked out, with the longest </w:t>
      </w:r>
      <w:r w:rsidR="0085737E" w:rsidRPr="00B3445F">
        <w:rPr>
          <w:rFonts w:eastAsia="Times New Roman" w:cs="Arial"/>
          <w:lang w:eastAsia="en-AU"/>
        </w:rPr>
        <w:t>edge</w:t>
      </w:r>
      <w:r w:rsidRPr="00B3445F">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r w:rsidR="00523B56" w:rsidRPr="00B3445F">
        <w:t>Variation in the maximum height above the channel edge between plots was kept to within approximately 1.5 m.</w:t>
      </w:r>
    </w:p>
    <w:p w:rsidR="008E156A" w:rsidRPr="00B3445F" w:rsidRDefault="008E156A" w:rsidP="00636F75">
      <w:pPr>
        <w:shd w:val="clear" w:color="auto" w:fill="FFFFFF"/>
        <w:spacing w:after="0" w:line="360" w:lineRule="auto"/>
        <w:rPr>
          <w:rFonts w:eastAsia="Times New Roman" w:cs="Arial"/>
          <w:lang w:eastAsia="en-AU"/>
        </w:rPr>
      </w:pPr>
    </w:p>
    <w:p w:rsidR="008E156A" w:rsidRPr="00B3445F" w:rsidRDefault="00B634E6" w:rsidP="00636F75">
      <w:pPr>
        <w:shd w:val="clear" w:color="auto" w:fill="FFFFFF"/>
        <w:spacing w:after="0" w:line="360" w:lineRule="auto"/>
        <w:rPr>
          <w:rFonts w:eastAsia="Times New Roman" w:cs="Arial"/>
          <w:lang w:eastAsia="en-AU"/>
        </w:rPr>
      </w:pPr>
      <w:r w:rsidRPr="00B3445F">
        <w:rPr>
          <w:rFonts w:eastAsia="Times New Roman" w:cs="Arial"/>
          <w:lang w:eastAsia="en-AU"/>
        </w:rPr>
        <w:t xml:space="preserve">Proportional cover of </w:t>
      </w:r>
      <w:r w:rsidR="002E5F66" w:rsidRPr="00B3445F">
        <w:rPr>
          <w:rFonts w:eastAsia="Times New Roman" w:cs="Arial"/>
          <w:lang w:eastAsia="en-AU"/>
        </w:rPr>
        <w:t xml:space="preserve">all </w:t>
      </w:r>
      <w:r w:rsidRPr="00B3445F">
        <w:rPr>
          <w:rFonts w:eastAsia="Times New Roman" w:cs="Arial"/>
          <w:lang w:eastAsia="en-AU"/>
        </w:rPr>
        <w:t xml:space="preserve">woody </w:t>
      </w:r>
      <w:r w:rsidR="002E5F66" w:rsidRPr="00B3445F">
        <w:rPr>
          <w:rFonts w:eastAsia="Times New Roman" w:cs="Arial"/>
          <w:lang w:eastAsia="en-AU"/>
        </w:rPr>
        <w:t>species</w:t>
      </w:r>
      <w:r w:rsidRPr="00B3445F">
        <w:rPr>
          <w:rFonts w:eastAsia="Times New Roman" w:cs="Arial"/>
          <w:lang w:eastAsia="en-AU"/>
        </w:rPr>
        <w:t xml:space="preserve"> was assessed </w:t>
      </w:r>
      <w:r w:rsidR="002E5F66" w:rsidRPr="00B3445F">
        <w:rPr>
          <w:rFonts w:eastAsia="Times New Roman" w:cs="Arial"/>
          <w:lang w:eastAsia="en-AU"/>
        </w:rPr>
        <w:t>within</w:t>
      </w:r>
      <w:r w:rsidR="00AE6B7B" w:rsidRPr="00B3445F">
        <w:rPr>
          <w:rFonts w:eastAsia="Times New Roman" w:cs="Arial"/>
          <w:lang w:eastAsia="en-AU"/>
        </w:rPr>
        <w:t xml:space="preserve"> three strata</w:t>
      </w:r>
      <w:r w:rsidRPr="00B3445F">
        <w:rPr>
          <w:rFonts w:eastAsia="Times New Roman" w:cs="Arial"/>
          <w:lang w:eastAsia="en-AU"/>
        </w:rPr>
        <w:t>: shrub (1-4 m), sub</w:t>
      </w:r>
      <w:r w:rsidR="000D2D6C" w:rsidRPr="00B3445F">
        <w:rPr>
          <w:rFonts w:eastAsia="Times New Roman" w:cs="Arial"/>
          <w:lang w:eastAsia="en-AU"/>
        </w:rPr>
        <w:t xml:space="preserve"> </w:t>
      </w:r>
      <w:r w:rsidRPr="00B3445F">
        <w:rPr>
          <w:rFonts w:eastAsia="Times New Roman" w:cs="Arial"/>
          <w:lang w:eastAsia="en-AU"/>
        </w:rPr>
        <w:t>canopy (4-8 m) and canopy (&gt;8 m). Species were identified using appropriate field guides, and were verified against herbarium specimens at the Macquarie University Herbarium</w:t>
      </w:r>
      <w:r w:rsidR="00F879B2" w:rsidRPr="00B3445F">
        <w:rPr>
          <w:rFonts w:eastAsia="Times New Roman" w:cs="Arial"/>
          <w:lang w:eastAsia="en-AU"/>
        </w:rPr>
        <w:t>.</w:t>
      </w:r>
      <w:r w:rsidR="00AE6B7B" w:rsidRPr="00B3445F">
        <w:rPr>
          <w:rFonts w:eastAsia="Times New Roman" w:cs="Arial"/>
          <w:lang w:eastAsia="en-AU"/>
        </w:rPr>
        <w:t xml:space="preserve"> </w:t>
      </w:r>
      <w:r w:rsidR="00F879B2" w:rsidRPr="00B3445F">
        <w:rPr>
          <w:rFonts w:eastAsia="Times New Roman" w:cs="Arial"/>
          <w:lang w:eastAsia="en-AU"/>
        </w:rPr>
        <w:t xml:space="preserve">Some specimens were identified </w:t>
      </w:r>
      <w:r w:rsidRPr="00B3445F">
        <w:rPr>
          <w:rFonts w:eastAsia="Times New Roman" w:cs="Arial"/>
          <w:lang w:eastAsia="en-AU"/>
        </w:rPr>
        <w:t xml:space="preserve">by staff at the Royal Botanic Gardens, Sydney. </w:t>
      </w:r>
    </w:p>
    <w:p w:rsidR="008E156A" w:rsidRPr="00B3445F" w:rsidRDefault="00B634E6" w:rsidP="00636F75">
      <w:pPr>
        <w:pStyle w:val="Heading1"/>
        <w:shd w:val="clear" w:color="auto" w:fill="FFFFFF"/>
        <w:spacing w:before="240" w:beforeAutospacing="0" w:after="240" w:afterAutospacing="0" w:line="360" w:lineRule="auto"/>
        <w:rPr>
          <w:rFonts w:asciiTheme="minorHAnsi" w:hAnsiTheme="minorHAnsi"/>
          <w:b w:val="0"/>
          <w:sz w:val="22"/>
          <w:szCs w:val="22"/>
        </w:rPr>
      </w:pPr>
      <w:r w:rsidRPr="00B3445F">
        <w:rPr>
          <w:rFonts w:asciiTheme="minorHAnsi" w:hAnsiTheme="minorHAnsi" w:cs="Arial"/>
          <w:b w:val="0"/>
          <w:bCs w:val="0"/>
          <w:sz w:val="22"/>
          <w:szCs w:val="22"/>
        </w:rPr>
        <w:t>Wood samples were collected from woody species present within the plot at &gt;</w:t>
      </w:r>
      <w:r w:rsidR="00AF7AB0" w:rsidRPr="00B3445F">
        <w:rPr>
          <w:rFonts w:asciiTheme="minorHAnsi" w:hAnsiTheme="minorHAnsi" w:cs="Arial"/>
          <w:b w:val="0"/>
          <w:bCs w:val="0"/>
          <w:sz w:val="22"/>
          <w:szCs w:val="22"/>
        </w:rPr>
        <w:t>1</w:t>
      </w:r>
      <w:r w:rsidRPr="00B3445F">
        <w:rPr>
          <w:rFonts w:asciiTheme="minorHAnsi" w:hAnsiTheme="minorHAnsi" w:cs="Arial"/>
          <w:b w:val="0"/>
          <w:bCs w:val="0"/>
          <w:sz w:val="22"/>
          <w:szCs w:val="22"/>
        </w:rPr>
        <w:t xml:space="preserve">% cover in shrub, sub canopy or canopy strata, and which had trunks robust enough to core. </w:t>
      </w:r>
      <w:r w:rsidR="00AE6B7B" w:rsidRPr="00B3445F">
        <w:rPr>
          <w:rFonts w:asciiTheme="minorHAnsi" w:hAnsiTheme="minorHAnsi" w:cs="Arial"/>
          <w:b w:val="0"/>
          <w:bCs w:val="0"/>
          <w:sz w:val="22"/>
          <w:szCs w:val="22"/>
        </w:rPr>
        <w:t xml:space="preserve">A </w:t>
      </w:r>
      <w:r w:rsidR="0085737E" w:rsidRPr="00B3445F">
        <w:rPr>
          <w:rFonts w:asciiTheme="minorHAnsi" w:hAnsiTheme="minorHAnsi" w:cs="Arial"/>
          <w:b w:val="0"/>
          <w:bCs w:val="0"/>
          <w:sz w:val="22"/>
          <w:szCs w:val="22"/>
        </w:rPr>
        <w:t xml:space="preserve">100 mm wood sample from each of two individuals per species </w:t>
      </w:r>
      <w:r w:rsidR="00AE6B7B" w:rsidRPr="00B3445F">
        <w:rPr>
          <w:rFonts w:asciiTheme="minorHAnsi" w:hAnsiTheme="minorHAnsi" w:cs="Arial"/>
          <w:b w:val="0"/>
          <w:bCs w:val="0"/>
          <w:sz w:val="22"/>
          <w:szCs w:val="22"/>
        </w:rPr>
        <w:t xml:space="preserve">was </w:t>
      </w:r>
      <w:r w:rsidR="0085737E" w:rsidRPr="00B3445F">
        <w:rPr>
          <w:rFonts w:asciiTheme="minorHAnsi" w:hAnsiTheme="minorHAnsi" w:cs="Arial"/>
          <w:b w:val="0"/>
          <w:bCs w:val="0"/>
          <w:sz w:val="22"/>
          <w:szCs w:val="22"/>
        </w:rPr>
        <w:t>extracted using a</w:t>
      </w:r>
      <w:r w:rsidRPr="00B3445F">
        <w:rPr>
          <w:rFonts w:asciiTheme="minorHAnsi" w:hAnsiTheme="minorHAnsi" w:cs="Arial"/>
          <w:b w:val="0"/>
          <w:bCs w:val="0"/>
          <w:sz w:val="22"/>
          <w:szCs w:val="22"/>
        </w:rPr>
        <w:t xml:space="preserve"> 5.15 mm diameter, triple </w:t>
      </w:r>
      <w:r w:rsidR="00841AD0" w:rsidRPr="00B3445F">
        <w:rPr>
          <w:rFonts w:asciiTheme="minorHAnsi" w:hAnsiTheme="minorHAnsi" w:cs="Arial"/>
          <w:b w:val="0"/>
          <w:bCs w:val="0"/>
          <w:sz w:val="22"/>
          <w:szCs w:val="22"/>
        </w:rPr>
        <w:t>threaded increment borer (Hagl</w:t>
      </w:r>
      <w:r w:rsidR="00841AD0" w:rsidRPr="00B3445F">
        <w:rPr>
          <w:rFonts w:asciiTheme="minorHAnsi" w:hAnsiTheme="minorHAnsi"/>
          <w:b w:val="0"/>
          <w:sz w:val="22"/>
          <w:szCs w:val="22"/>
        </w:rPr>
        <w:t>ö</w:t>
      </w:r>
      <w:r w:rsidR="00841AD0" w:rsidRPr="00B3445F">
        <w:rPr>
          <w:rFonts w:asciiTheme="minorHAnsi" w:hAnsiTheme="minorHAnsi" w:cs="Arial"/>
          <w:b w:val="0"/>
          <w:bCs w:val="0"/>
          <w:sz w:val="22"/>
          <w:szCs w:val="22"/>
        </w:rPr>
        <w:t>f Sweden). Samples were extracted from the base of the main trunk, 10 cm above the leaf litter level, and air-dried at 20-45 °C. On return to the laboratory, samples were rehydrated</w:t>
      </w:r>
      <w:r w:rsidR="002C7965" w:rsidRPr="00B3445F">
        <w:rPr>
          <w:rFonts w:asciiTheme="minorHAnsi" w:hAnsiTheme="minorHAnsi" w:cs="Arial"/>
          <w:b w:val="0"/>
          <w:bCs w:val="0"/>
          <w:sz w:val="22"/>
          <w:szCs w:val="22"/>
        </w:rPr>
        <w:t xml:space="preserve"> to saturation</w:t>
      </w:r>
      <w:r w:rsidR="00841AD0" w:rsidRPr="00B3445F">
        <w:rPr>
          <w:rFonts w:asciiTheme="minorHAnsi" w:hAnsiTheme="minorHAnsi" w:cs="Arial"/>
          <w:b w:val="0"/>
          <w:bCs w:val="0"/>
          <w:sz w:val="22"/>
          <w:szCs w:val="22"/>
        </w:rPr>
        <w:t xml:space="preserve"> in deionised water and 10 mm sections of mature </w:t>
      </w:r>
      <w:r w:rsidR="0019387A" w:rsidRPr="00B3445F">
        <w:rPr>
          <w:rFonts w:asciiTheme="minorHAnsi" w:hAnsiTheme="minorHAnsi" w:cs="Arial"/>
          <w:b w:val="0"/>
          <w:bCs w:val="0"/>
          <w:sz w:val="22"/>
          <w:szCs w:val="22"/>
        </w:rPr>
        <w:t>heart</w:t>
      </w:r>
      <w:r w:rsidR="00841AD0" w:rsidRPr="00B3445F">
        <w:rPr>
          <w:rFonts w:asciiTheme="minorHAnsi" w:hAnsiTheme="minorHAnsi" w:cs="Arial"/>
          <w:b w:val="0"/>
          <w:bCs w:val="0"/>
          <w:sz w:val="22"/>
          <w:szCs w:val="22"/>
        </w:rPr>
        <w:t>wood were cut</w:t>
      </w:r>
      <w:r w:rsidR="003A6941" w:rsidRPr="00B3445F">
        <w:rPr>
          <w:rFonts w:asciiTheme="minorHAnsi" w:hAnsiTheme="minorHAnsi" w:cs="Arial"/>
          <w:b w:val="0"/>
          <w:bCs w:val="0"/>
          <w:sz w:val="22"/>
          <w:szCs w:val="22"/>
        </w:rPr>
        <w:t xml:space="preserve"> flush</w:t>
      </w:r>
      <w:r w:rsidR="00841AD0" w:rsidRPr="00B3445F">
        <w:rPr>
          <w:rFonts w:asciiTheme="minorHAnsi" w:hAnsiTheme="minorHAnsi" w:cs="Arial"/>
          <w:b w:val="0"/>
          <w:bCs w:val="0"/>
          <w:sz w:val="22"/>
          <w:szCs w:val="22"/>
        </w:rPr>
        <w:t xml:space="preserve"> with a razor, using visual inspection of vessel occlusion as an indicator of maturity. Sections were measured (</w:t>
      </w:r>
      <w:r w:rsidR="00870061" w:rsidRPr="00B3445F">
        <w:rPr>
          <w:rFonts w:asciiTheme="minorHAnsi" w:hAnsiTheme="minorHAnsi" w:cs="Arial"/>
          <w:b w:val="0"/>
          <w:bCs w:val="0"/>
          <w:sz w:val="22"/>
          <w:szCs w:val="22"/>
        </w:rPr>
        <w:t xml:space="preserve">x, y and z dimensions) </w:t>
      </w:r>
      <w:r w:rsidR="00106D7B" w:rsidRPr="00B3445F">
        <w:rPr>
          <w:rFonts w:asciiTheme="minorHAnsi" w:hAnsiTheme="minorHAnsi" w:cs="Arial"/>
          <w:b w:val="0"/>
          <w:bCs w:val="0"/>
          <w:sz w:val="22"/>
          <w:szCs w:val="22"/>
        </w:rPr>
        <w:t xml:space="preserve">to the nearest 0.01 mm </w:t>
      </w:r>
      <w:r w:rsidR="00870061" w:rsidRPr="00B3445F">
        <w:rPr>
          <w:rFonts w:asciiTheme="minorHAnsi" w:hAnsiTheme="minorHAnsi" w:cs="Arial"/>
          <w:b w:val="0"/>
          <w:bCs w:val="0"/>
          <w:sz w:val="22"/>
          <w:szCs w:val="22"/>
        </w:rPr>
        <w:t>with callipers</w:t>
      </w:r>
      <w:r w:rsidR="00841AD0" w:rsidRPr="00B3445F">
        <w:rPr>
          <w:rFonts w:asciiTheme="minorHAnsi" w:hAnsiTheme="minorHAnsi" w:cs="Arial"/>
          <w:b w:val="0"/>
          <w:bCs w:val="0"/>
          <w:sz w:val="22"/>
          <w:szCs w:val="22"/>
        </w:rPr>
        <w:t xml:space="preserve"> (</w:t>
      </w:r>
      <w:r w:rsidR="00D46B2A" w:rsidRPr="00B3445F">
        <w:rPr>
          <w:rFonts w:asciiTheme="minorHAnsi" w:hAnsiTheme="minorHAnsi" w:cs="Arial"/>
          <w:b w:val="0"/>
          <w:bCs w:val="0"/>
          <w:sz w:val="22"/>
          <w:szCs w:val="22"/>
        </w:rPr>
        <w:t>Mitutoyo America, Illinois USA</w:t>
      </w:r>
      <w:r w:rsidR="00841AD0" w:rsidRPr="00B3445F">
        <w:rPr>
          <w:rFonts w:asciiTheme="minorHAnsi" w:hAnsiTheme="minorHAnsi" w:cs="Arial"/>
          <w:b w:val="0"/>
          <w:bCs w:val="0"/>
          <w:sz w:val="22"/>
          <w:szCs w:val="22"/>
        </w:rPr>
        <w:t xml:space="preserve">) to calculate wet volume, then oven-dried at 80°C for 48 hours and weighed using a microbalance (Mettler Toledo, Greifensee, Switzerland). </w:t>
      </w:r>
      <w:r w:rsidR="00841AD0" w:rsidRPr="00B3445F">
        <w:rPr>
          <w:rFonts w:asciiTheme="minorHAnsi" w:hAnsiTheme="minorHAnsi"/>
          <w:b w:val="0"/>
          <w:sz w:val="22"/>
          <w:szCs w:val="22"/>
        </w:rPr>
        <w:t>Wood density was then calculated as the ratio of oven dry mass to wet volume (g/cm</w:t>
      </w:r>
      <w:r w:rsidR="00841AD0" w:rsidRPr="00B3445F">
        <w:rPr>
          <w:rFonts w:asciiTheme="minorHAnsi" w:hAnsiTheme="minorHAnsi"/>
          <w:b w:val="0"/>
          <w:sz w:val="22"/>
          <w:szCs w:val="22"/>
          <w:vertAlign w:val="superscript"/>
        </w:rPr>
        <w:t>3</w:t>
      </w:r>
      <w:r w:rsidR="00841AD0" w:rsidRPr="00B3445F">
        <w:rPr>
          <w:rFonts w:asciiTheme="minorHAnsi" w:hAnsiTheme="minorHAnsi"/>
          <w:b w:val="0"/>
          <w:sz w:val="22"/>
          <w:szCs w:val="22"/>
        </w:rPr>
        <w:t>).</w:t>
      </w:r>
    </w:p>
    <w:p w:rsidR="00AF7AB0" w:rsidRPr="00B3445F" w:rsidRDefault="00AF7AB0" w:rsidP="00636F75">
      <w:pPr>
        <w:pStyle w:val="Heading1"/>
        <w:shd w:val="clear" w:color="auto" w:fill="FFFFFF"/>
        <w:spacing w:before="240" w:beforeAutospacing="0" w:after="240" w:afterAutospacing="0" w:line="360" w:lineRule="auto"/>
        <w:rPr>
          <w:rFonts w:asciiTheme="minorHAnsi" w:hAnsiTheme="minorHAnsi"/>
          <w:b w:val="0"/>
          <w:sz w:val="22"/>
          <w:szCs w:val="22"/>
        </w:rPr>
      </w:pPr>
      <w:r w:rsidRPr="00B3445F">
        <w:rPr>
          <w:rFonts w:asciiTheme="minorHAnsi" w:hAnsiTheme="minorHAnsi"/>
          <w:b w:val="0"/>
          <w:sz w:val="22"/>
          <w:szCs w:val="22"/>
        </w:rPr>
        <w:t xml:space="preserve">Species which were present in plots but which could not be cored </w:t>
      </w:r>
      <w:r w:rsidR="00C54547" w:rsidRPr="00B3445F">
        <w:rPr>
          <w:rFonts w:asciiTheme="minorHAnsi" w:hAnsiTheme="minorHAnsi"/>
          <w:b w:val="0"/>
          <w:sz w:val="22"/>
          <w:szCs w:val="22"/>
        </w:rPr>
        <w:t xml:space="preserve">due to small size </w:t>
      </w:r>
      <w:r w:rsidRPr="00B3445F">
        <w:rPr>
          <w:rFonts w:asciiTheme="minorHAnsi" w:hAnsiTheme="minorHAnsi"/>
          <w:b w:val="0"/>
          <w:sz w:val="22"/>
          <w:szCs w:val="22"/>
        </w:rPr>
        <w:t xml:space="preserve">were assigned averaged values of wood density </w:t>
      </w:r>
      <w:r w:rsidR="00855EC5" w:rsidRPr="00B3445F">
        <w:rPr>
          <w:rFonts w:asciiTheme="minorHAnsi" w:hAnsiTheme="minorHAnsi"/>
          <w:b w:val="0"/>
          <w:sz w:val="22"/>
          <w:szCs w:val="22"/>
        </w:rPr>
        <w:t>from</w:t>
      </w:r>
      <w:r w:rsidRPr="00B3445F">
        <w:rPr>
          <w:rFonts w:asciiTheme="minorHAnsi" w:hAnsiTheme="minorHAnsi"/>
          <w:b w:val="0"/>
          <w:sz w:val="22"/>
          <w:szCs w:val="22"/>
        </w:rPr>
        <w:t xml:space="preserve"> the same species measured at other sites, where possible. </w:t>
      </w:r>
      <w:r w:rsidR="00557A77" w:rsidRPr="00B3445F">
        <w:rPr>
          <w:rFonts w:asciiTheme="minorHAnsi" w:hAnsiTheme="minorHAnsi"/>
          <w:b w:val="0"/>
          <w:sz w:val="22"/>
          <w:szCs w:val="22"/>
        </w:rPr>
        <w:t xml:space="preserve">Remaining species were assigned values from </w:t>
      </w:r>
      <w:r w:rsidR="00D90181" w:rsidRPr="00B3445F">
        <w:rPr>
          <w:rFonts w:asciiTheme="minorHAnsi" w:hAnsiTheme="minorHAnsi"/>
          <w:b w:val="0"/>
          <w:sz w:val="22"/>
          <w:szCs w:val="22"/>
        </w:rPr>
        <w:t>peer-reviewed literature sources</w:t>
      </w:r>
      <w:r w:rsidR="00DC4E22" w:rsidRPr="00B3445F">
        <w:rPr>
          <w:rFonts w:asciiTheme="minorHAnsi" w:hAnsiTheme="minorHAnsi"/>
          <w:b w:val="0"/>
          <w:sz w:val="22"/>
          <w:szCs w:val="22"/>
        </w:rPr>
        <w:t xml:space="preserve">. </w:t>
      </w:r>
      <w:r w:rsidR="0048754D" w:rsidRPr="00B3445F">
        <w:rPr>
          <w:rFonts w:asciiTheme="minorHAnsi" w:hAnsiTheme="minorHAnsi"/>
          <w:b w:val="0"/>
          <w:sz w:val="22"/>
          <w:szCs w:val="22"/>
        </w:rPr>
        <w:t>The</w:t>
      </w:r>
      <w:r w:rsidR="00DC4E22" w:rsidRPr="00B3445F">
        <w:rPr>
          <w:rFonts w:asciiTheme="minorHAnsi" w:hAnsiTheme="minorHAnsi"/>
          <w:b w:val="0"/>
          <w:sz w:val="22"/>
          <w:szCs w:val="22"/>
        </w:rPr>
        <w:t xml:space="preserve"> Supplementary Materials </w:t>
      </w:r>
      <w:r w:rsidR="0048754D" w:rsidRPr="00B3445F">
        <w:rPr>
          <w:rFonts w:asciiTheme="minorHAnsi" w:hAnsiTheme="minorHAnsi"/>
          <w:b w:val="0"/>
          <w:sz w:val="22"/>
          <w:szCs w:val="22"/>
        </w:rPr>
        <w:t>contain</w:t>
      </w:r>
      <w:r w:rsidR="00DC4E22" w:rsidRPr="00B3445F">
        <w:rPr>
          <w:rFonts w:asciiTheme="minorHAnsi" w:hAnsiTheme="minorHAnsi"/>
          <w:b w:val="0"/>
          <w:sz w:val="22"/>
          <w:szCs w:val="22"/>
        </w:rPr>
        <w:t xml:space="preserve"> further </w:t>
      </w:r>
      <w:r w:rsidR="0048754D" w:rsidRPr="00B3445F">
        <w:rPr>
          <w:rFonts w:asciiTheme="minorHAnsi" w:hAnsiTheme="minorHAnsi"/>
          <w:b w:val="0"/>
          <w:sz w:val="22"/>
          <w:szCs w:val="22"/>
        </w:rPr>
        <w:t>details about the</w:t>
      </w:r>
      <w:r w:rsidR="00DC4E22" w:rsidRPr="00B3445F">
        <w:rPr>
          <w:rFonts w:asciiTheme="minorHAnsi" w:hAnsiTheme="minorHAnsi"/>
          <w:b w:val="0"/>
          <w:sz w:val="22"/>
          <w:szCs w:val="22"/>
        </w:rPr>
        <w:t xml:space="preserve"> dataset, including data density information. </w:t>
      </w:r>
    </w:p>
    <w:p w:rsidR="008E156A" w:rsidRPr="00B3445F" w:rsidRDefault="00B634E6" w:rsidP="00636F75">
      <w:pPr>
        <w:spacing w:line="360" w:lineRule="auto"/>
        <w:rPr>
          <w:caps/>
        </w:rPr>
      </w:pPr>
      <w:r w:rsidRPr="00B3445F">
        <w:rPr>
          <w:caps/>
        </w:rPr>
        <w:t>Hydrological analysis</w:t>
      </w:r>
    </w:p>
    <w:p w:rsidR="008E156A" w:rsidRPr="00B3445F" w:rsidRDefault="00920682" w:rsidP="00636F75">
      <w:pPr>
        <w:spacing w:line="360" w:lineRule="auto"/>
      </w:pPr>
      <w:r w:rsidRPr="00B3445F">
        <w:t>Daily discharge data</w:t>
      </w:r>
      <w:r w:rsidR="00B634E6" w:rsidRPr="00B3445F">
        <w:t xml:space="preserve"> pertaining to each field site were collated from the PINNNENA CW 10.1 database (</w:t>
      </w:r>
      <w:r w:rsidR="00B634E6" w:rsidRPr="00B3445F">
        <w:rPr>
          <w:rFonts w:cs="Helvetica"/>
        </w:rPr>
        <w:t>NSW Office of Water, Department of Primary Industries</w:t>
      </w:r>
      <w:r w:rsidR="00B634E6" w:rsidRPr="00B3445F">
        <w:t xml:space="preserve">) and the NSW Office of Water Continuous Water Monitoring network website (http://realtimedata.water.nsw.gov.au/water.stm) for NSW sites, and the Victoria State Government’s Water Measurement Information System </w:t>
      </w:r>
      <w:r w:rsidR="00B634E6" w:rsidRPr="00B3445F">
        <w:lastRenderedPageBreak/>
        <w:t>website (http://data.water.vic.gov.au/monitoring.htm)</w:t>
      </w:r>
      <w:r w:rsidR="00AE6B7B" w:rsidRPr="00B3445F">
        <w:t xml:space="preserve"> for Victorian sites</w:t>
      </w:r>
      <w:r w:rsidR="00B634E6" w:rsidRPr="00B3445F">
        <w:t>. Where possible</w:t>
      </w:r>
      <w:r w:rsidR="00594C6C" w:rsidRPr="00B3445F">
        <w:t>,</w:t>
      </w:r>
      <w:r w:rsidR="00B634E6" w:rsidRPr="00B3445F">
        <w:t xml:space="preserve"> 30 year time series were obtained, spanning years 1983 – 2012. Records were truncated for three sites, spanning 15, 19 and 28 years. Missing data were approximated using the Time Series Manager module in River Analysis Package </w:t>
      </w:r>
      <w:r w:rsidR="009B230D" w:rsidRPr="00B3445F">
        <w:fldChar w:fldCharType="begin" w:fldLock="1"/>
      </w:r>
      <w:r w:rsidR="004D0FC3" w:rsidRPr="00B3445F">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9B230D" w:rsidRPr="00B3445F">
        <w:fldChar w:fldCharType="separate"/>
      </w:r>
      <w:r w:rsidR="00636F75" w:rsidRPr="00B3445F">
        <w:rPr>
          <w:noProof/>
        </w:rPr>
        <w:t>(Marsh, Stewardson &amp; Kennard 2003)</w:t>
      </w:r>
      <w:r w:rsidR="009B230D" w:rsidRPr="00B3445F">
        <w:fldChar w:fldCharType="end"/>
      </w:r>
      <w:r w:rsidR="00B634E6" w:rsidRPr="00B3445F">
        <w:t>. Consistency of the resulting outputs were checked by visual inspection of hydrographs. For Mammy Johnson’s River, Mann River, Sportsman’s Creek and Wallagaraugh River, multiple linear regression was chosen as the most appropriate method</w:t>
      </w:r>
      <w:r w:rsidRPr="00B3445F">
        <w:t xml:space="preserve"> for estimating missing data values</w:t>
      </w:r>
      <w:r w:rsidR="00B634E6" w:rsidRPr="00B3445F">
        <w:t>. Linear interpolation was used for Jilliby Creek data.</w:t>
      </w:r>
      <w:r w:rsidRPr="00B3445F">
        <w:t xml:space="preserve"> Daily discharge data for the remaining sites were complete.</w:t>
      </w:r>
    </w:p>
    <w:p w:rsidR="008E156A" w:rsidRPr="00B3445F" w:rsidRDefault="00B634E6" w:rsidP="00636F75">
      <w:pPr>
        <w:spacing w:line="360" w:lineRule="auto"/>
      </w:pPr>
      <w:r w:rsidRPr="00B3445F">
        <w:t xml:space="preserve">A set of </w:t>
      </w:r>
      <w:r w:rsidR="004247CF" w:rsidRPr="00B3445F">
        <w:t xml:space="preserve">24 </w:t>
      </w:r>
      <w:r w:rsidRPr="00B3445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w:t>
      </w:r>
      <w:r w:rsidR="00592351" w:rsidRPr="00B3445F">
        <w:t>1</w:t>
      </w:r>
      <w:r w:rsidR="0056447F" w:rsidRPr="00B3445F">
        <w:t xml:space="preserve"> </w:t>
      </w:r>
      <w:r w:rsidRPr="00B3445F">
        <w:t>for a description). We used the Time Series Analysis module in River Analysis Package to generate these metrics. Means and coefficients of variation were calculated for most metrics to indicate central tendency as well as spread within the data. Low and high spell metrics were thresholded at the 5</w:t>
      </w:r>
      <w:r w:rsidRPr="00B3445F">
        <w:rPr>
          <w:vertAlign w:val="superscript"/>
        </w:rPr>
        <w:t>th</w:t>
      </w:r>
      <w:r w:rsidRPr="00B3445F">
        <w:t xml:space="preserve"> and 95</w:t>
      </w:r>
      <w:r w:rsidRPr="00B3445F">
        <w:rPr>
          <w:vertAlign w:val="superscript"/>
        </w:rPr>
        <w:t>th</w:t>
      </w:r>
      <w:r w:rsidRPr="00B3445F">
        <w:t xml:space="preserve"> percentiles, respectively, with a flood independence criterion of 7 days between peak events</w:t>
      </w:r>
      <w:r w:rsidR="007761F2" w:rsidRPr="00B3445F">
        <w:t>.</w:t>
      </w:r>
      <w:r w:rsidRPr="00B3445F">
        <w:t xml:space="preserve"> </w:t>
      </w:r>
      <w:r w:rsidR="007761F2" w:rsidRPr="00B3445F">
        <w:t xml:space="preserve">Twenty </w:t>
      </w:r>
      <w:r w:rsidRPr="00B3445F">
        <w:t xml:space="preserve">year average return interval (ARI) flood magnitude was also calculated with a flood independence value of 7 days between peaks. Colwell’s Indices were calculated using mean </w:t>
      </w:r>
      <w:r w:rsidR="00D66410" w:rsidRPr="00B3445F">
        <w:t xml:space="preserve">flow </w:t>
      </w:r>
      <w:r w:rsidRPr="00B3445F">
        <w:t xml:space="preserve">values over monthly time periods and a class distribution of 11 flow classes. Metrics of flow magnitude </w:t>
      </w:r>
      <w:r w:rsidR="00F879B2" w:rsidRPr="00B3445F">
        <w:t xml:space="preserve">which had units ML / day </w:t>
      </w:r>
      <w:r w:rsidRPr="00B3445F">
        <w:t>were normalised by mean daily flow to allow for comparison between different sizes of river.</w:t>
      </w:r>
      <w:r w:rsidR="00DB0F90" w:rsidRPr="00B3445F">
        <w:t xml:space="preserve"> Some metrics were autocorrelated (see Supplementary Material for correlation analysis).</w:t>
      </w:r>
    </w:p>
    <w:p w:rsidR="008E156A" w:rsidRPr="00B3445F" w:rsidRDefault="000D2D6C" w:rsidP="00636F75">
      <w:pPr>
        <w:spacing w:line="360" w:lineRule="auto"/>
        <w:rPr>
          <w:caps/>
        </w:rPr>
      </w:pPr>
      <w:r w:rsidRPr="00B3445F">
        <w:rPr>
          <w:caps/>
        </w:rPr>
        <w:t xml:space="preserve">wood density </w:t>
      </w:r>
      <w:r w:rsidR="00F42B80" w:rsidRPr="00B3445F">
        <w:rPr>
          <w:caps/>
        </w:rPr>
        <w:t>analysis</w:t>
      </w:r>
    </w:p>
    <w:p w:rsidR="008E156A" w:rsidRPr="00B3445F" w:rsidRDefault="00F42B80" w:rsidP="00636F75">
      <w:pPr>
        <w:spacing w:line="360" w:lineRule="auto"/>
        <w:rPr>
          <w:b/>
        </w:rPr>
      </w:pPr>
      <w:r w:rsidRPr="00B3445F">
        <w:t xml:space="preserve">All statistical analyses were performed using the R statistical programming environment </w:t>
      </w:r>
      <w:r w:rsidR="009B230D" w:rsidRPr="00B3445F">
        <w:fldChar w:fldCharType="begin" w:fldLock="1"/>
      </w:r>
      <w:r w:rsidR="004D0FC3" w:rsidRPr="00B3445F">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9B230D" w:rsidRPr="00B3445F">
        <w:fldChar w:fldCharType="separate"/>
      </w:r>
      <w:r w:rsidR="00636F75" w:rsidRPr="00B3445F">
        <w:rPr>
          <w:noProof/>
        </w:rPr>
        <w:t>(R Core Team 2013)</w:t>
      </w:r>
      <w:r w:rsidR="009B230D" w:rsidRPr="00B3445F">
        <w:fldChar w:fldCharType="end"/>
      </w:r>
      <w:r w:rsidRPr="00B3445F">
        <w:t xml:space="preserve">. </w:t>
      </w:r>
      <w:r w:rsidR="0037340A" w:rsidRPr="00B3445F">
        <w:t xml:space="preserve">The R code used for these analyses can be </w:t>
      </w:r>
      <w:r w:rsidR="00594C6C" w:rsidRPr="00B3445F">
        <w:t>retrieved</w:t>
      </w:r>
      <w:r w:rsidR="0037340A" w:rsidRPr="00B3445F">
        <w:t xml:space="preserve"> from </w:t>
      </w:r>
      <w:hyperlink r:id="rId9" w:history="1">
        <w:r w:rsidR="0037340A" w:rsidRPr="00B3445F">
          <w:rPr>
            <w:rStyle w:val="Hyperlink"/>
            <w:color w:val="auto"/>
            <w:u w:val="none"/>
          </w:rPr>
          <w:t>https://github.com/jamesrlawson/riparian-WD/tree/master/scripts</w:t>
        </w:r>
      </w:hyperlink>
      <w:r w:rsidR="0037340A" w:rsidRPr="00B3445F">
        <w:t xml:space="preserve">. </w:t>
      </w:r>
      <w:r w:rsidRPr="00B3445F">
        <w:t xml:space="preserve">Statistical significance </w:t>
      </w:r>
      <w:r w:rsidR="008E156A" w:rsidRPr="00B3445F">
        <w:t xml:space="preserve">was interpreted </w:t>
      </w:r>
      <w:r w:rsidRPr="00B3445F">
        <w:t>at alpha = 0.05.</w:t>
      </w:r>
      <w:r w:rsidR="0037340A" w:rsidRPr="00B3445F">
        <w:t xml:space="preserve"> </w:t>
      </w:r>
    </w:p>
    <w:p w:rsidR="008E156A" w:rsidRPr="00B3445F" w:rsidRDefault="00A93E68" w:rsidP="00636F75">
      <w:pPr>
        <w:spacing w:line="360" w:lineRule="auto"/>
        <w:rPr>
          <w:i/>
        </w:rPr>
      </w:pPr>
      <w:r w:rsidRPr="00B3445F">
        <w:rPr>
          <w:i/>
        </w:rPr>
        <w:t>Characterising community-level variation in wood density</w:t>
      </w:r>
    </w:p>
    <w:p w:rsidR="008E156A" w:rsidRPr="00B3445F" w:rsidRDefault="00B634E6" w:rsidP="00636F75">
      <w:pPr>
        <w:spacing w:line="360" w:lineRule="auto"/>
      </w:pPr>
      <w:r w:rsidRPr="00B3445F">
        <w:t xml:space="preserve">To investigate variation in wood density across hydrological gradients at the community level, </w:t>
      </w:r>
      <w:r w:rsidR="005159DC" w:rsidRPr="00B3445F">
        <w:t>community weighted</w:t>
      </w:r>
      <w:r w:rsidRPr="00B3445F">
        <w:t xml:space="preserve"> means </w:t>
      </w:r>
      <w:r w:rsidR="00F76435" w:rsidRPr="00B3445F">
        <w:t xml:space="preserve">(CWM) </w:t>
      </w:r>
      <w:r w:rsidRPr="00B3445F">
        <w:t xml:space="preserve">of wood density were generated for each site. Species relative abundance was compiled from records of </w:t>
      </w:r>
      <w:r w:rsidR="00594C6C" w:rsidRPr="00B3445F">
        <w:t>percent</w:t>
      </w:r>
      <w:r w:rsidRPr="00B3445F">
        <w:t xml:space="preserve"> cover at the shrub (1-4</w:t>
      </w:r>
      <w:r w:rsidR="00BF2EA0" w:rsidRPr="00B3445F">
        <w:t xml:space="preserve"> </w:t>
      </w:r>
      <w:r w:rsidRPr="00B3445F">
        <w:t>m), sub</w:t>
      </w:r>
      <w:r w:rsidR="000D2D6C" w:rsidRPr="00B3445F">
        <w:t xml:space="preserve"> </w:t>
      </w:r>
      <w:r w:rsidRPr="00B3445F">
        <w:t>canopy (4-8</w:t>
      </w:r>
      <w:r w:rsidR="00BF2EA0" w:rsidRPr="00B3445F">
        <w:t xml:space="preserve"> </w:t>
      </w:r>
      <w:r w:rsidRPr="00B3445F">
        <w:t>m) and canopy (</w:t>
      </w:r>
      <w:r w:rsidR="009B7013" w:rsidRPr="00B3445F">
        <w:t>&gt;8</w:t>
      </w:r>
      <w:r w:rsidR="00BF2EA0" w:rsidRPr="00B3445F">
        <w:t xml:space="preserve"> m</w:t>
      </w:r>
      <w:r w:rsidRPr="00B3445F">
        <w:t xml:space="preserve">) strata.  Wood density values were then weighted according to species relative abundance and summed to produce the </w:t>
      </w:r>
      <w:r w:rsidR="007B085F" w:rsidRPr="00B3445F">
        <w:t>CWM</w:t>
      </w:r>
      <w:r w:rsidRPr="00B3445F">
        <w:t xml:space="preserve">. This method integrates particular trait values with </w:t>
      </w:r>
      <w:r w:rsidRPr="00B3445F">
        <w:lastRenderedPageBreak/>
        <w:t xml:space="preserve">their real world abundance as a measure of ‘performance’, while providing a useful reduction in data dimensionality. Wood density varies only over one order of magnitude, while exhibiting relatively high intra-species plasticity. As such, </w:t>
      </w:r>
      <w:r w:rsidR="00F76435" w:rsidRPr="00B3445F">
        <w:t>CWMs</w:t>
      </w:r>
      <w:r w:rsidRPr="00B3445F">
        <w:t xml:space="preserve"> work well for environmental gradient studies </w:t>
      </w:r>
      <w:r w:rsidR="0063018B" w:rsidRPr="00B3445F">
        <w:t xml:space="preserve">of wood density </w:t>
      </w:r>
      <w:r w:rsidRPr="00B3445F">
        <w:t xml:space="preserve">because the focus is maintained on the functional characteristics of the community, rather than on species </w:t>
      </w:r>
      <w:r w:rsidRPr="00B3445F">
        <w:rPr>
          <w:i/>
        </w:rPr>
        <w:t>per se</w:t>
      </w:r>
      <w:r w:rsidRPr="00B3445F">
        <w:t xml:space="preserve">. </w:t>
      </w:r>
    </w:p>
    <w:p w:rsidR="00A93E68" w:rsidRPr="00B3445F" w:rsidRDefault="00F76435" w:rsidP="00636F75">
      <w:pPr>
        <w:spacing w:line="360" w:lineRule="auto"/>
      </w:pPr>
      <w:r w:rsidRPr="00B3445F">
        <w:t>We</w:t>
      </w:r>
      <w:r w:rsidR="00A93E68" w:rsidRPr="00B3445F">
        <w:t xml:space="preserve"> </w:t>
      </w:r>
      <w:r w:rsidRPr="00B3445F">
        <w:t xml:space="preserve">also </w:t>
      </w:r>
      <w:r w:rsidR="00A93E68" w:rsidRPr="00B3445F">
        <w:t xml:space="preserve">calculated </w:t>
      </w:r>
      <w:r w:rsidR="005159DC" w:rsidRPr="00B3445F">
        <w:t>community weighted</w:t>
      </w:r>
      <w:r w:rsidR="00A93E68" w:rsidRPr="00B3445F">
        <w:t xml:space="preserve"> variance</w:t>
      </w:r>
      <w:r w:rsidR="005B2D62" w:rsidRPr="00B3445F">
        <w:t xml:space="preserve"> (CWV)</w:t>
      </w:r>
      <w:r w:rsidR="00A93E68" w:rsidRPr="00B3445F">
        <w:t xml:space="preserve"> </w:t>
      </w:r>
      <w:r w:rsidR="005B2D62" w:rsidRPr="00B3445F">
        <w:t>in</w:t>
      </w:r>
      <w:r w:rsidR="00A93E68" w:rsidRPr="00B3445F">
        <w:t xml:space="preserve"> wood den</w:t>
      </w:r>
      <w:r w:rsidR="009A2957" w:rsidRPr="00B3445F">
        <w:t>sity for each site</w:t>
      </w:r>
      <w:r w:rsidRPr="00B3445F">
        <w:t xml:space="preserve"> to characterise the </w:t>
      </w:r>
      <w:r w:rsidR="005B2D62" w:rsidRPr="00B3445F">
        <w:t>dispersion</w:t>
      </w:r>
      <w:r w:rsidRPr="00B3445F">
        <w:t xml:space="preserve"> of wood density values within communities</w:t>
      </w:r>
      <w:r w:rsidR="009A2957" w:rsidRPr="00B3445F">
        <w:t xml:space="preserve">. </w:t>
      </w:r>
      <w:r w:rsidR="005B2D62" w:rsidRPr="00B3445F">
        <w:t>CWV</w:t>
      </w:r>
      <w:r w:rsidRPr="00B3445F">
        <w:t xml:space="preserve"> </w:t>
      </w:r>
      <w:r w:rsidR="009A2957" w:rsidRPr="00B3445F">
        <w:t>describes divergence from the mean trait value of a community</w:t>
      </w:r>
      <w:r w:rsidR="004D0FC3" w:rsidRPr="00B3445F">
        <w:t xml:space="preserve"> </w:t>
      </w:r>
      <w:r w:rsidR="009B230D" w:rsidRPr="00B3445F">
        <w:fldChar w:fldCharType="begin" w:fldLock="1"/>
      </w:r>
      <w:r w:rsidR="00B13932" w:rsidRPr="00B3445F">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mendeley" : { "formattedCitation" : "(Schleuter &amp; Daufresne 2010)", "plainTextFormattedCitation" : "(Schleuter &amp; Daufresne 2010)", "previouslyFormattedCitation" : "(Schleuter &amp; Daufresne 2010)" }, "properties" : { "noteIndex" : 0 }, "schema" : "https://github.com/citation-style-language/schema/raw/master/csl-citation.json" }</w:instrText>
      </w:r>
      <w:r w:rsidR="009B230D" w:rsidRPr="00B3445F">
        <w:fldChar w:fldCharType="separate"/>
      </w:r>
      <w:r w:rsidR="004D0FC3" w:rsidRPr="00B3445F">
        <w:rPr>
          <w:noProof/>
        </w:rPr>
        <w:t>(Schleuter &amp; Daufresne 2010)</w:t>
      </w:r>
      <w:r w:rsidR="009B230D" w:rsidRPr="00B3445F">
        <w:fldChar w:fldCharType="end"/>
      </w:r>
      <w:r w:rsidR="009A2957" w:rsidRPr="00B3445F">
        <w:t xml:space="preserve">. </w:t>
      </w:r>
      <w:r w:rsidR="00CD7242" w:rsidRPr="00B3445F">
        <w:t xml:space="preserve">When trait values of abundant species are clustered towards the mean, divergence is low. Conversely, divergence is high when abundant species are distributed towards the </w:t>
      </w:r>
      <w:r w:rsidR="0063018B" w:rsidRPr="00B3445F">
        <w:t>extremes</w:t>
      </w:r>
      <w:r w:rsidR="00CD7242" w:rsidRPr="00B3445F">
        <w:t xml:space="preserve"> of the trait range </w:t>
      </w:r>
      <w:r w:rsidR="009B230D" w:rsidRPr="00B3445F">
        <w:fldChar w:fldCharType="begin" w:fldLock="1"/>
      </w:r>
      <w:r w:rsidR="002A7B15" w:rsidRPr="00B3445F">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9B230D" w:rsidRPr="00B3445F">
        <w:fldChar w:fldCharType="separate"/>
      </w:r>
      <w:r w:rsidR="00CD7242" w:rsidRPr="00B3445F">
        <w:rPr>
          <w:noProof/>
        </w:rPr>
        <w:t>(Villéger, Mason &amp; Mouillot 2008)</w:t>
      </w:r>
      <w:r w:rsidR="009B230D" w:rsidRPr="00B3445F">
        <w:fldChar w:fldCharType="end"/>
      </w:r>
      <w:r w:rsidR="00CD7242" w:rsidRPr="00B3445F">
        <w:t>.</w:t>
      </w:r>
      <w:r w:rsidR="005B4D6F" w:rsidRPr="00B3445F">
        <w:t xml:space="preserve"> Variance could not be calculated for Site 2 (Wallagaraugh River, unpredictable baseflow category) as only a single woody species was found at &gt; 1 % cover at this site. This site was </w:t>
      </w:r>
      <w:r w:rsidR="0048754D" w:rsidRPr="00B3445F">
        <w:t xml:space="preserve">therefore </w:t>
      </w:r>
      <w:r w:rsidR="005B4D6F" w:rsidRPr="00B3445F">
        <w:t xml:space="preserve">omitted from subsequent analyses of </w:t>
      </w:r>
      <w:r w:rsidR="007B085F" w:rsidRPr="00B3445F">
        <w:t>CWV</w:t>
      </w:r>
      <w:r w:rsidR="005B4D6F" w:rsidRPr="00B3445F">
        <w:t>.</w:t>
      </w:r>
    </w:p>
    <w:p w:rsidR="008E156A" w:rsidRPr="00B3445F" w:rsidRDefault="00B634E6" w:rsidP="00636F75">
      <w:pPr>
        <w:spacing w:line="360" w:lineRule="auto"/>
        <w:rPr>
          <w:i/>
        </w:rPr>
      </w:pPr>
      <w:r w:rsidRPr="00B3445F">
        <w:rPr>
          <w:i/>
        </w:rPr>
        <w:t>Testing relationships between wood density and hydrological conditions</w:t>
      </w:r>
    </w:p>
    <w:p w:rsidR="004D0FC3" w:rsidRPr="00B3445F" w:rsidRDefault="00B634E6" w:rsidP="00636F75">
      <w:pPr>
        <w:spacing w:line="360" w:lineRule="auto"/>
      </w:pPr>
      <w:r w:rsidRPr="00B3445F">
        <w:t xml:space="preserve">Ordinary least-squares regression models were generated for selected metrics to determine relationships between hydrological gradients and </w:t>
      </w:r>
      <w:r w:rsidR="005B2D62" w:rsidRPr="00B3445F">
        <w:t>CWMs</w:t>
      </w:r>
      <w:r w:rsidRPr="00B3445F">
        <w:t xml:space="preserve">. </w:t>
      </w:r>
      <w:r w:rsidR="00945BD3" w:rsidRPr="00B3445F">
        <w:t>Linear models were used except where non-linear relationships were obvious</w:t>
      </w:r>
      <w:r w:rsidR="005B4D6F" w:rsidRPr="00B3445F">
        <w:t xml:space="preserve">. </w:t>
      </w:r>
      <w:r w:rsidRPr="00B3445F">
        <w:t>Wood density data was normally distributed and did not require transformation. To reduce the occurrence of Type 1 statistical error, we adjusted the resulti</w:t>
      </w:r>
      <w:r w:rsidR="003F4885" w:rsidRPr="00B3445F">
        <w:t xml:space="preserve">ng p values using the Benjamini - </w:t>
      </w:r>
      <w:r w:rsidRPr="00B3445F">
        <w:t>Hochberg (BH) procedure for controlling family-wise error rate</w:t>
      </w:r>
      <w:r w:rsidR="006F4B8F" w:rsidRPr="00B3445F">
        <w:t xml:space="preserve"> (stats package, </w:t>
      </w:r>
      <w:r w:rsidR="009B230D" w:rsidRPr="00B3445F">
        <w:fldChar w:fldCharType="begin" w:fldLock="1"/>
      </w:r>
      <w:r w:rsidR="004D0FC3" w:rsidRPr="00B3445F">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9B230D" w:rsidRPr="00B3445F">
        <w:fldChar w:fldCharType="separate"/>
      </w:r>
      <w:r w:rsidR="006F4B8F" w:rsidRPr="00B3445F">
        <w:rPr>
          <w:noProof/>
        </w:rPr>
        <w:t>R Core Team 2013)</w:t>
      </w:r>
      <w:r w:rsidR="009B230D" w:rsidRPr="00B3445F">
        <w:fldChar w:fldCharType="end"/>
      </w:r>
      <w:r w:rsidRPr="00B3445F">
        <w:t xml:space="preserve">. Although ecological rationale </w:t>
      </w:r>
      <w:r w:rsidR="006F4B8F" w:rsidRPr="00B3445F">
        <w:t>supported</w:t>
      </w:r>
      <w:r w:rsidRPr="00B3445F">
        <w:t xml:space="preserve"> inclusion of each subgroup of hydrological metrics, </w:t>
      </w:r>
      <w:r w:rsidR="000949E7" w:rsidRPr="00B3445F">
        <w:t xml:space="preserve">a number of </w:t>
      </w:r>
      <w:r w:rsidRPr="00B3445F">
        <w:t xml:space="preserve">these metrics were autocorrelated. The BH procedure has been shown to control the false discovery rate for positively dependent test statistics (Benjamini and Yekutieli, 2001). </w:t>
      </w:r>
    </w:p>
    <w:p w:rsidR="008E156A" w:rsidRPr="00B3445F" w:rsidRDefault="00B634E6" w:rsidP="00636F75">
      <w:pPr>
        <w:spacing w:line="360" w:lineRule="auto"/>
      </w:pPr>
      <w:r w:rsidRPr="00B3445F">
        <w:t xml:space="preserve">We identified ecologically relevant axes of variation in hydrological conditions by running a principal components analysis </w:t>
      </w:r>
      <w:r w:rsidR="00F42B80" w:rsidRPr="00B3445F">
        <w:t xml:space="preserve">(stats package, </w:t>
      </w:r>
      <w:r w:rsidR="009B230D" w:rsidRPr="00B3445F">
        <w:fldChar w:fldCharType="begin" w:fldLock="1"/>
      </w:r>
      <w:r w:rsidR="004D0FC3" w:rsidRPr="00B3445F">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9B230D" w:rsidRPr="00B3445F">
        <w:fldChar w:fldCharType="separate"/>
      </w:r>
      <w:r w:rsidR="00F42B80" w:rsidRPr="00B3445F">
        <w:rPr>
          <w:noProof/>
        </w:rPr>
        <w:t>R Core Team 2013)</w:t>
      </w:r>
      <w:r w:rsidR="009B230D" w:rsidRPr="00B3445F">
        <w:fldChar w:fldCharType="end"/>
      </w:r>
      <w:r w:rsidR="00F42B80" w:rsidRPr="00B3445F">
        <w:t xml:space="preserve"> </w:t>
      </w:r>
      <w:r w:rsidR="00594C6C" w:rsidRPr="00B3445F">
        <w:t>for</w:t>
      </w:r>
      <w:r w:rsidR="00BF2EA0" w:rsidRPr="00B3445F">
        <w:t xml:space="preserve"> </w:t>
      </w:r>
      <w:r w:rsidRPr="00B3445F">
        <w:t xml:space="preserve">hydrological metrics </w:t>
      </w:r>
      <w:r w:rsidR="00594C6C" w:rsidRPr="00B3445F">
        <w:t>which</w:t>
      </w:r>
      <w:r w:rsidR="009B7013" w:rsidRPr="00B3445F">
        <w:t xml:space="preserve"> had </w:t>
      </w:r>
      <w:r w:rsidRPr="00B3445F">
        <w:t>significant relationships with site mean wood density values.</w:t>
      </w:r>
      <w:r w:rsidR="004D0FC3" w:rsidRPr="00B3445F">
        <w:t xml:space="preserve"> </w:t>
      </w:r>
      <w:r w:rsidR="005B4D6F" w:rsidRPr="00B3445F">
        <w:t>Having established the dominance of a single relevant axis of variation in hydrology (</w:t>
      </w:r>
      <w:r w:rsidR="0048754D" w:rsidRPr="00B3445F">
        <w:t>refer</w:t>
      </w:r>
      <w:r w:rsidR="005B4D6F" w:rsidRPr="00B3445F">
        <w:t xml:space="preserve"> </w:t>
      </w:r>
      <w:r w:rsidR="0048754D" w:rsidRPr="00B3445F">
        <w:t>Fig. 5</w:t>
      </w:r>
      <w:r w:rsidR="005B4D6F" w:rsidRPr="00B3445F">
        <w:t xml:space="preserve">), </w:t>
      </w:r>
      <w:r w:rsidR="0048754D" w:rsidRPr="00B3445F">
        <w:t xml:space="preserve">we tested the fit of a quadratic model </w:t>
      </w:r>
      <w:r w:rsidR="005B4D6F" w:rsidRPr="00B3445F">
        <w:t>relat</w:t>
      </w:r>
      <w:r w:rsidR="0048754D" w:rsidRPr="00B3445F">
        <w:t>ing extent of</w:t>
      </w:r>
      <w:r w:rsidR="005B4D6F" w:rsidRPr="00B3445F">
        <w:t xml:space="preserve"> hydrological disturbance</w:t>
      </w:r>
      <w:r w:rsidR="0048754D" w:rsidRPr="00B3445F">
        <w:t xml:space="preserve"> (as characterised by site scores from the resulting first principal component) to CWV in wood density</w:t>
      </w:r>
      <w:r w:rsidR="005B4D6F" w:rsidRPr="00B3445F">
        <w:t xml:space="preserve">. </w:t>
      </w:r>
    </w:p>
    <w:p w:rsidR="00356EAB" w:rsidRPr="00B3445F" w:rsidRDefault="00356EAB" w:rsidP="00636F75">
      <w:pPr>
        <w:spacing w:line="360" w:lineRule="auto"/>
      </w:pPr>
      <w:r w:rsidRPr="00B3445F">
        <w:t xml:space="preserve">Spatial autocorrelation in CWM and CWV values was assessed using Moran’s I (ape package, </w:t>
      </w:r>
      <w:r w:rsidR="009B230D" w:rsidRPr="00B3445F">
        <w:fldChar w:fldCharType="begin" w:fldLock="1"/>
      </w:r>
      <w:r w:rsidR="002464BA" w:rsidRPr="00B3445F">
        <w:instrText>ADDIN CSL_CITATION { "citationItems" : [ { "id" : "ITEM-1", "itemData" : { "author" : [ { "dropping-particle" : "", "family" : "Paradis", "given" : "E", "non-dropping-particle" : "", "parse-names" : false, "suffix" : "" }, { "dropping-particle" : "", "family" : "Claude", "given" : "J", "non-dropping-particle" : "", "parse-names" : false, "suffix" : "" }, { "dropping-particle" : "", "family" : "Strimmer", "given" : "K", "non-dropping-particle" : "", "parse-names" : false, "suffix" : "" } ], "container-title" : "Bioinformatics", "id" : "ITEM-1", "issued" : { "date-parts" : [ [ "2004" ] ] }, "page" : "289-290", "title" : "A{PE}: analyses of phylogenetics and evolution in {R} language", "type" : "article-journal", "volume" : "20" }, "uris" : [ "http://www.mendeley.com/documents/?uuid=8dbf0c08-3b09-4d69-bb72-6feb3d3a836d" ] } ], "mendeley" : { "formattedCitation" : "(Paradis, Claude &amp; Strimmer 2004)", "manualFormatting" : "Claude &amp; Strimmer 2004)", "plainTextFormattedCitation" : "(Paradis, Claude &amp; Strimmer 2004)", "previouslyFormattedCitation" : "(Paradis, Claude &amp; Strimmer 2004)" }, "properties" : { "noteIndex" : 0 }, "schema" : "https://github.com/citation-style-language/schema/raw/master/csl-citation.json" }</w:instrText>
      </w:r>
      <w:r w:rsidR="009B230D" w:rsidRPr="00B3445F">
        <w:fldChar w:fldCharType="separate"/>
      </w:r>
      <w:r w:rsidRPr="00B3445F">
        <w:rPr>
          <w:noProof/>
        </w:rPr>
        <w:t>Claude &amp; Strimmer 2004)</w:t>
      </w:r>
      <w:r w:rsidR="009B230D" w:rsidRPr="00B3445F">
        <w:fldChar w:fldCharType="end"/>
      </w:r>
      <w:r w:rsidRPr="00B3445F">
        <w:t xml:space="preserve">.  </w:t>
      </w:r>
    </w:p>
    <w:p w:rsidR="004D0FC3" w:rsidRPr="00B3445F" w:rsidRDefault="004D0FC3" w:rsidP="00636F75">
      <w:pPr>
        <w:spacing w:line="360" w:lineRule="auto"/>
      </w:pPr>
    </w:p>
    <w:p w:rsidR="0077458C" w:rsidRPr="00B3445F" w:rsidRDefault="00335320" w:rsidP="00636F75">
      <w:pPr>
        <w:spacing w:line="360" w:lineRule="auto"/>
        <w:rPr>
          <w:b/>
        </w:rPr>
      </w:pPr>
      <w:r w:rsidRPr="00B3445F">
        <w:rPr>
          <w:b/>
        </w:rPr>
        <w:lastRenderedPageBreak/>
        <w:t>Results</w:t>
      </w:r>
    </w:p>
    <w:p w:rsidR="009165FE" w:rsidRPr="00B3445F" w:rsidRDefault="009165FE" w:rsidP="009165FE">
      <w:pPr>
        <w:rPr>
          <w:i/>
        </w:rPr>
      </w:pPr>
      <w:r w:rsidRPr="00B3445F">
        <w:rPr>
          <w:i/>
        </w:rPr>
        <w:t>How does mean wood density change over hydrological gradients?</w:t>
      </w:r>
    </w:p>
    <w:p w:rsidR="00E76DF9" w:rsidRPr="00B3445F" w:rsidRDefault="00B13C08" w:rsidP="00AC4611">
      <w:pPr>
        <w:spacing w:line="360" w:lineRule="auto"/>
        <w:rPr>
          <w:rFonts w:cs="Arial"/>
        </w:rPr>
      </w:pPr>
      <w:r w:rsidRPr="00B3445F">
        <w:t xml:space="preserve">Below we describe patterns of </w:t>
      </w:r>
      <w:r w:rsidR="006229DB" w:rsidRPr="00B3445F">
        <w:t xml:space="preserve">community weighted mean </w:t>
      </w:r>
      <w:r w:rsidRPr="00B3445F">
        <w:t xml:space="preserve">wood density in relation to the hydrological variables divided into two groups: those describing </w:t>
      </w:r>
      <w:r w:rsidR="00D65D5A" w:rsidRPr="00B3445F">
        <w:t>frequency and magnitude of flood disturbance, and those describing predictability of water availability in the riparian zone.</w:t>
      </w:r>
      <w:r w:rsidR="00592351" w:rsidRPr="00B3445F">
        <w:t xml:space="preserve"> Regression statistics for all models are given in Table 2. </w:t>
      </w:r>
    </w:p>
    <w:p w:rsidR="00B634E6" w:rsidRPr="00B3445F" w:rsidRDefault="000323D4" w:rsidP="00AC4611">
      <w:pPr>
        <w:spacing w:line="360" w:lineRule="auto"/>
      </w:pPr>
      <w:r w:rsidRPr="00B3445F">
        <w:rPr>
          <w:rFonts w:cs="Arial"/>
        </w:rPr>
        <w:t xml:space="preserve">Community mean wood density varied by 50% between sites. </w:t>
      </w:r>
      <w:r w:rsidR="00AA1EC4" w:rsidRPr="00B3445F">
        <w:rPr>
          <w:rFonts w:cs="Arial"/>
        </w:rPr>
        <w:t>T</w:t>
      </w:r>
      <w:r w:rsidR="005779AB" w:rsidRPr="00B3445F">
        <w:rPr>
          <w:rFonts w:cs="Arial"/>
        </w:rPr>
        <w:t xml:space="preserve">he largest, most intense flood events throughout a river’s hydrological record were found to </w:t>
      </w:r>
      <w:r w:rsidR="00AA1EC4" w:rsidRPr="00B3445F">
        <w:rPr>
          <w:rFonts w:cs="Arial"/>
        </w:rPr>
        <w:t>show</w:t>
      </w:r>
      <w:r w:rsidR="00515A6E" w:rsidRPr="00B3445F">
        <w:rPr>
          <w:rFonts w:cs="Arial"/>
        </w:rPr>
        <w:t xml:space="preserve"> </w:t>
      </w:r>
      <w:r w:rsidR="00AA1EC4" w:rsidRPr="00B3445F">
        <w:rPr>
          <w:rFonts w:cs="Arial"/>
        </w:rPr>
        <w:t xml:space="preserve">a </w:t>
      </w:r>
      <w:r w:rsidR="00515A6E" w:rsidRPr="00B3445F">
        <w:rPr>
          <w:rFonts w:cs="Arial"/>
        </w:rPr>
        <w:t>strong</w:t>
      </w:r>
      <w:r w:rsidR="005779AB" w:rsidRPr="00B3445F">
        <w:rPr>
          <w:rFonts w:cs="Arial"/>
        </w:rPr>
        <w:t xml:space="preserve"> positive </w:t>
      </w:r>
      <w:r w:rsidR="00515A6E" w:rsidRPr="00B3445F">
        <w:rPr>
          <w:rFonts w:cs="Arial"/>
        </w:rPr>
        <w:t>relationships</w:t>
      </w:r>
      <w:r w:rsidR="005779AB" w:rsidRPr="00B3445F">
        <w:rPr>
          <w:rFonts w:cs="Arial"/>
        </w:rPr>
        <w:t xml:space="preserve"> </w:t>
      </w:r>
      <w:r w:rsidR="00515A6E" w:rsidRPr="00B3445F">
        <w:rPr>
          <w:rFonts w:cs="Arial"/>
        </w:rPr>
        <w:t>with</w:t>
      </w:r>
      <w:r w:rsidR="005779AB" w:rsidRPr="00B3445F">
        <w:rPr>
          <w:rFonts w:cs="Arial"/>
        </w:rPr>
        <w:t xml:space="preserve"> mean wood density (Fig</w:t>
      </w:r>
      <w:r w:rsidR="007E254E" w:rsidRPr="00B3445F">
        <w:rPr>
          <w:rFonts w:cs="Arial"/>
        </w:rPr>
        <w:t>.</w:t>
      </w:r>
      <w:r w:rsidR="005779AB" w:rsidRPr="00B3445F">
        <w:rPr>
          <w:rFonts w:cs="Arial"/>
        </w:rPr>
        <w:t xml:space="preserve"> </w:t>
      </w:r>
      <w:r w:rsidR="00AA1EC4" w:rsidRPr="00B3445F">
        <w:rPr>
          <w:rFonts w:cs="Arial"/>
        </w:rPr>
        <w:t>2</w:t>
      </w:r>
      <w:r w:rsidR="00D65D5A" w:rsidRPr="00B3445F">
        <w:rPr>
          <w:rFonts w:cs="Arial"/>
        </w:rPr>
        <w:t>a</w:t>
      </w:r>
      <w:r w:rsidR="00C8451C" w:rsidRPr="00B3445F">
        <w:rPr>
          <w:rFonts w:cs="Arial"/>
        </w:rPr>
        <w:t>,b</w:t>
      </w:r>
      <w:r w:rsidR="005779AB" w:rsidRPr="00B3445F">
        <w:rPr>
          <w:rFonts w:cs="Arial"/>
        </w:rPr>
        <w:t>). F</w:t>
      </w:r>
      <w:r w:rsidR="00B634E6" w:rsidRPr="00B3445F">
        <w:t>looding frequency</w:t>
      </w:r>
      <w:r w:rsidR="005779AB" w:rsidRPr="00B3445F">
        <w:t xml:space="preserve"> had no influence on wood density</w:t>
      </w:r>
      <w:r w:rsidR="00B634E6" w:rsidRPr="00B3445F">
        <w:t xml:space="preserve">. </w:t>
      </w:r>
      <w:r w:rsidR="00AA1EC4" w:rsidRPr="00B3445F">
        <w:t>Mean flood rise rate (Fig. 2c) as well as interannual variability in flood rise and fall rates (Fig. 2d,e) were positively related to wood density; this relationship was considerably stronger for interannual variability in flood rise rate than mean flood rise rate (R</w:t>
      </w:r>
      <w:r w:rsidR="00AA1EC4" w:rsidRPr="00B3445F">
        <w:rPr>
          <w:vertAlign w:val="superscript"/>
        </w:rPr>
        <w:t>2</w:t>
      </w:r>
      <w:r w:rsidR="00AA1EC4" w:rsidRPr="00B3445F">
        <w:t xml:space="preserve"> = 0.549 vs 0.360). </w:t>
      </w:r>
    </w:p>
    <w:p w:rsidR="008E156A" w:rsidRPr="00B3445F" w:rsidRDefault="00B634E6" w:rsidP="007E254E">
      <w:pPr>
        <w:spacing w:line="360" w:lineRule="auto"/>
      </w:pPr>
      <w:r w:rsidRPr="00B3445F">
        <w:t xml:space="preserve">We found denser woody tissues were increasingly favoured as </w:t>
      </w:r>
      <w:r w:rsidR="00617ABD" w:rsidRPr="00B3445F">
        <w:t>baseflow index decreased (Fig</w:t>
      </w:r>
      <w:r w:rsidR="007E254E" w:rsidRPr="00B3445F">
        <w:t>.</w:t>
      </w:r>
      <w:r w:rsidR="00617ABD" w:rsidRPr="00B3445F">
        <w:t xml:space="preserve"> </w:t>
      </w:r>
      <w:r w:rsidR="00AA1EC4" w:rsidRPr="00B3445F">
        <w:t>3</w:t>
      </w:r>
      <w:r w:rsidR="00617ABD" w:rsidRPr="00B3445F">
        <w:t xml:space="preserve">a). </w:t>
      </w:r>
      <w:r w:rsidRPr="00B3445F">
        <w:t>Wood density increased as patterns of average flow conditions became a) less uniforml</w:t>
      </w:r>
      <w:r w:rsidR="00617ABD" w:rsidRPr="00B3445F">
        <w:t>y distributed across seasons (Fig</w:t>
      </w:r>
      <w:r w:rsidR="007E254E" w:rsidRPr="00B3445F">
        <w:t>.</w:t>
      </w:r>
      <w:r w:rsidR="00617ABD" w:rsidRPr="00B3445F">
        <w:t xml:space="preserve"> </w:t>
      </w:r>
      <w:r w:rsidR="00AA1EC4" w:rsidRPr="00B3445F">
        <w:t>3</w:t>
      </w:r>
      <w:r w:rsidR="00FA4A6C" w:rsidRPr="00B3445F">
        <w:t>b</w:t>
      </w:r>
      <w:r w:rsidRPr="00B3445F">
        <w:t>), and b) less uniformly distributed year to year</w:t>
      </w:r>
      <w:r w:rsidR="00617ABD" w:rsidRPr="00B3445F">
        <w:t xml:space="preserve"> (Fig</w:t>
      </w:r>
      <w:r w:rsidR="007E254E" w:rsidRPr="00B3445F">
        <w:t>.</w:t>
      </w:r>
      <w:r w:rsidR="00617ABD" w:rsidRPr="00B3445F">
        <w:t xml:space="preserve"> </w:t>
      </w:r>
      <w:r w:rsidR="00AA1EC4" w:rsidRPr="00B3445F">
        <w:t>3</w:t>
      </w:r>
      <w:r w:rsidR="00FA4A6C" w:rsidRPr="00B3445F">
        <w:t>c</w:t>
      </w:r>
      <w:r w:rsidR="00617ABD" w:rsidRPr="00B3445F">
        <w:t>)</w:t>
      </w:r>
      <w:r w:rsidRPr="00B3445F">
        <w:t xml:space="preserve">. Thus mean wood density is maximised when average flow patterns are highly seasonal, but the season with which they are associated is not consistent throughout the record. </w:t>
      </w:r>
      <w:r w:rsidR="00014764" w:rsidRPr="00B3445F">
        <w:t xml:space="preserve">A similar relationship was observed for inter-seasonal (Fig. </w:t>
      </w:r>
      <w:r w:rsidR="00AB1FB0" w:rsidRPr="00B3445F">
        <w:t>3d</w:t>
      </w:r>
      <w:r w:rsidR="00014764" w:rsidRPr="00B3445F">
        <w:t xml:space="preserve">) but not inter-annual uniformity of minimum flows. In other words, wood density was highest where minimum flows were not associated with any particular season.  </w:t>
      </w:r>
      <w:r w:rsidRPr="00B3445F">
        <w:t>Mean wood density also increased with increasing interannual variability in baseflow index</w:t>
      </w:r>
      <w:r w:rsidR="00617ABD" w:rsidRPr="00B3445F">
        <w:t xml:space="preserve"> (Fig</w:t>
      </w:r>
      <w:r w:rsidR="007E254E" w:rsidRPr="00B3445F">
        <w:t>.</w:t>
      </w:r>
      <w:r w:rsidR="00617ABD" w:rsidRPr="00B3445F">
        <w:t xml:space="preserve"> </w:t>
      </w:r>
      <w:r w:rsidR="00AA1EC4" w:rsidRPr="00B3445F">
        <w:t>3</w:t>
      </w:r>
      <w:r w:rsidR="00AB1FB0" w:rsidRPr="00B3445F">
        <w:t>e</w:t>
      </w:r>
      <w:r w:rsidR="00617ABD" w:rsidRPr="00B3445F">
        <w:t>)</w:t>
      </w:r>
      <w:r w:rsidRPr="00B3445F">
        <w:t>, pointing to a strong effect from years in which ba</w:t>
      </w:r>
      <w:r w:rsidR="00617ABD" w:rsidRPr="00B3445F">
        <w:t xml:space="preserve">seflow deviated from the mean. </w:t>
      </w:r>
      <w:r w:rsidRPr="00B3445F">
        <w:t>Wood density also decreased with mean low spell flow</w:t>
      </w:r>
      <w:r w:rsidR="00617ABD" w:rsidRPr="00B3445F">
        <w:t xml:space="preserve"> (Fig</w:t>
      </w:r>
      <w:r w:rsidR="007E254E" w:rsidRPr="00B3445F">
        <w:t>.</w:t>
      </w:r>
      <w:r w:rsidR="00617ABD" w:rsidRPr="00B3445F">
        <w:t xml:space="preserve"> </w:t>
      </w:r>
      <w:r w:rsidR="00AA1EC4" w:rsidRPr="00B3445F">
        <w:t>3</w:t>
      </w:r>
      <w:r w:rsidR="00AB1FB0" w:rsidRPr="00B3445F">
        <w:t>f</w:t>
      </w:r>
      <w:r w:rsidR="00617ABD" w:rsidRPr="00B3445F">
        <w:t>)</w:t>
      </w:r>
      <w:r w:rsidR="00746462" w:rsidRPr="00B3445F">
        <w:t>, and with the mean 7-</w:t>
      </w:r>
      <w:r w:rsidRPr="00B3445F">
        <w:t>day minimum flow</w:t>
      </w:r>
      <w:r w:rsidR="00617ABD" w:rsidRPr="00B3445F">
        <w:t xml:space="preserve"> (Fig</w:t>
      </w:r>
      <w:r w:rsidR="007E254E" w:rsidRPr="00B3445F">
        <w:t>.</w:t>
      </w:r>
      <w:r w:rsidR="00617ABD" w:rsidRPr="00B3445F">
        <w:t xml:space="preserve"> </w:t>
      </w:r>
      <w:r w:rsidR="00AA1EC4" w:rsidRPr="00B3445F">
        <w:t>3</w:t>
      </w:r>
      <w:r w:rsidR="00AB1FB0" w:rsidRPr="00B3445F">
        <w:t>g</w:t>
      </w:r>
      <w:r w:rsidR="00617ABD" w:rsidRPr="00B3445F">
        <w:t>)</w:t>
      </w:r>
      <w:r w:rsidR="00D310D7" w:rsidRPr="00B3445F">
        <w:t>. For both metrics</w:t>
      </w:r>
      <w:r w:rsidR="00AB1FB0" w:rsidRPr="00B3445F">
        <w:t>,</w:t>
      </w:r>
      <w:r w:rsidR="00617ABD" w:rsidRPr="00B3445F">
        <w:t xml:space="preserve"> higher value</w:t>
      </w:r>
      <w:r w:rsidR="00D310D7" w:rsidRPr="00B3445F">
        <w:t>s</w:t>
      </w:r>
      <w:r w:rsidRPr="00B3445F">
        <w:t xml:space="preserve"> indicate </w:t>
      </w:r>
      <w:r w:rsidR="00AB1FB0" w:rsidRPr="00B3445F">
        <w:t>wetter minimum flow conditions.</w:t>
      </w:r>
      <w:r w:rsidRPr="00B3445F">
        <w:t xml:space="preserve"> </w:t>
      </w:r>
      <w:r w:rsidR="00AB73F9" w:rsidRPr="00B3445F">
        <w:t>Mean wood density also increased with low flow frequency (Fig. 3h)</w:t>
      </w:r>
      <w:r w:rsidR="00AB1FB0" w:rsidRPr="00B3445F">
        <w:t xml:space="preserve">. </w:t>
      </w:r>
      <w:r w:rsidRPr="00B3445F">
        <w:t xml:space="preserve">Metrics of low flow duration </w:t>
      </w:r>
      <w:r w:rsidR="00D310D7" w:rsidRPr="00B3445F">
        <w:t xml:space="preserve">were </w:t>
      </w:r>
      <w:r w:rsidRPr="00B3445F">
        <w:t xml:space="preserve">not significantly </w:t>
      </w:r>
      <w:r w:rsidR="00D310D7" w:rsidRPr="00B3445F">
        <w:t xml:space="preserve">associated with </w:t>
      </w:r>
      <w:r w:rsidRPr="00B3445F">
        <w:t xml:space="preserve">wood density. </w:t>
      </w:r>
    </w:p>
    <w:p w:rsidR="00A45863" w:rsidRPr="00B3445F" w:rsidRDefault="00A45863" w:rsidP="007E254E">
      <w:pPr>
        <w:spacing w:line="360" w:lineRule="auto"/>
      </w:pPr>
      <w:r w:rsidRPr="00B3445F">
        <w:t xml:space="preserve">No significant pattern of spatial autocorrelation was detected within values of CWM (P = 0.228). </w:t>
      </w:r>
    </w:p>
    <w:p w:rsidR="008E156A" w:rsidRPr="00B3445F" w:rsidRDefault="00B634E6" w:rsidP="007E254E">
      <w:pPr>
        <w:spacing w:line="360" w:lineRule="auto"/>
        <w:rPr>
          <w:i/>
        </w:rPr>
      </w:pPr>
      <w:r w:rsidRPr="00B3445F">
        <w:rPr>
          <w:i/>
        </w:rPr>
        <w:t>What are the principal comp</w:t>
      </w:r>
      <w:r w:rsidR="00C83CE4" w:rsidRPr="00B3445F">
        <w:rPr>
          <w:i/>
        </w:rPr>
        <w:t xml:space="preserve">onents of variation in hydrological conditions </w:t>
      </w:r>
      <w:r w:rsidRPr="00B3445F">
        <w:rPr>
          <w:i/>
        </w:rPr>
        <w:t xml:space="preserve">that </w:t>
      </w:r>
      <w:r w:rsidR="000233B7" w:rsidRPr="00B3445F">
        <w:rPr>
          <w:i/>
        </w:rPr>
        <w:t>explain variation in</w:t>
      </w:r>
      <w:r w:rsidR="005837AD" w:rsidRPr="00B3445F">
        <w:rPr>
          <w:i/>
        </w:rPr>
        <w:t xml:space="preserve"> </w:t>
      </w:r>
      <w:r w:rsidRPr="00B3445F">
        <w:rPr>
          <w:i/>
        </w:rPr>
        <w:t>wood density?</w:t>
      </w:r>
    </w:p>
    <w:p w:rsidR="008E156A" w:rsidRPr="00B3445F" w:rsidRDefault="00B634E6" w:rsidP="007E254E">
      <w:pPr>
        <w:spacing w:line="360" w:lineRule="auto"/>
      </w:pPr>
      <w:r w:rsidRPr="00B3445F">
        <w:t>Hydrological metrics that significantly explain</w:t>
      </w:r>
      <w:r w:rsidR="00CC24F8" w:rsidRPr="00B3445F">
        <w:t>ed</w:t>
      </w:r>
      <w:r w:rsidRPr="00B3445F">
        <w:t xml:space="preserve"> site mean wood density were highly autocorrelated in our dataset. Principal Components Analysis (PCA) identified one dominant axis within these metrics, representing </w:t>
      </w:r>
      <w:r w:rsidR="00FA08C9" w:rsidRPr="00B3445F">
        <w:t>80</w:t>
      </w:r>
      <w:r w:rsidR="003F4675" w:rsidRPr="00B3445F">
        <w:t>.</w:t>
      </w:r>
      <w:r w:rsidR="00FA08C9" w:rsidRPr="00B3445F">
        <w:t>3</w:t>
      </w:r>
      <w:r w:rsidRPr="00B3445F">
        <w:t>% of variation</w:t>
      </w:r>
      <w:r w:rsidR="00A40192" w:rsidRPr="00B3445F">
        <w:t xml:space="preserve"> (Fig. </w:t>
      </w:r>
      <w:r w:rsidR="00E223A7" w:rsidRPr="00B3445F">
        <w:t>4</w:t>
      </w:r>
      <w:r w:rsidR="00A40192" w:rsidRPr="00B3445F">
        <w:t>)</w:t>
      </w:r>
      <w:r w:rsidRPr="00B3445F">
        <w:t xml:space="preserve">. The remaining variation was split between several </w:t>
      </w:r>
      <w:r w:rsidRPr="00B3445F">
        <w:lastRenderedPageBreak/>
        <w:t>minor axes</w:t>
      </w:r>
      <w:r w:rsidR="0069448B" w:rsidRPr="00B3445F">
        <w:t>; PCA2 represented 6.3% of variation</w:t>
      </w:r>
      <w:r w:rsidR="00A40192" w:rsidRPr="00B3445F">
        <w:t xml:space="preserve"> </w:t>
      </w:r>
      <w:r w:rsidR="0069448B" w:rsidRPr="00B3445F">
        <w:t xml:space="preserve">and the remaining axes </w:t>
      </w:r>
      <w:r w:rsidR="00A40192" w:rsidRPr="00B3445F">
        <w:t>each represent</w:t>
      </w:r>
      <w:r w:rsidR="0069448B" w:rsidRPr="00B3445F">
        <w:t>ed</w:t>
      </w:r>
      <w:r w:rsidR="00A40192" w:rsidRPr="00B3445F">
        <w:t xml:space="preserve"> less than 3% of variation</w:t>
      </w:r>
      <w:r w:rsidRPr="00B3445F">
        <w:t>.</w:t>
      </w:r>
    </w:p>
    <w:p w:rsidR="009165FE" w:rsidRPr="00B3445F" w:rsidRDefault="001049B7" w:rsidP="007E254E">
      <w:pPr>
        <w:tabs>
          <w:tab w:val="left" w:pos="3456"/>
        </w:tabs>
        <w:spacing w:line="360" w:lineRule="auto"/>
      </w:pPr>
      <w:r w:rsidRPr="00B3445F">
        <w:t xml:space="preserve">PC1 represents a gradient of environmental harshness that integrates baseflow characteristics, seasonality and flooding intensity. </w:t>
      </w:r>
      <w:r w:rsidR="00B634E6" w:rsidRPr="00B3445F">
        <w:t xml:space="preserve">Metrics </w:t>
      </w:r>
      <w:r w:rsidRPr="00B3445F">
        <w:t>which</w:t>
      </w:r>
      <w:r w:rsidR="00B634E6" w:rsidRPr="00B3445F">
        <w:t xml:space="preserve"> are maximised under conditions of weak seasonality</w:t>
      </w:r>
      <w:r w:rsidRPr="00B3445F">
        <w:t>, high predictability</w:t>
      </w:r>
      <w:r w:rsidR="00B634E6" w:rsidRPr="00B3445F">
        <w:t xml:space="preserve"> and low variability </w:t>
      </w:r>
      <w:r w:rsidRPr="00B3445F">
        <w:t>of</w:t>
      </w:r>
      <w:r w:rsidR="00B634E6" w:rsidRPr="00B3445F">
        <w:t xml:space="preserve"> water availability </w:t>
      </w:r>
      <w:r w:rsidR="00F31C9B" w:rsidRPr="00B3445F">
        <w:t xml:space="preserve">were </w:t>
      </w:r>
      <w:r w:rsidR="00377604" w:rsidRPr="00B3445F">
        <w:t>loaded towards</w:t>
      </w:r>
      <w:r w:rsidR="00B634E6" w:rsidRPr="00B3445F">
        <w:t xml:space="preserve"> the positive end of the PC1 axis, while metrics that are maximised under conditions of high </w:t>
      </w:r>
      <w:r w:rsidR="009002D5" w:rsidRPr="00B3445F">
        <w:t xml:space="preserve">interannual </w:t>
      </w:r>
      <w:r w:rsidR="00B634E6" w:rsidRPr="00B3445F">
        <w:t xml:space="preserve">baseflow variability and high intensity flooding </w:t>
      </w:r>
      <w:r w:rsidR="00F31C9B" w:rsidRPr="00B3445F">
        <w:t xml:space="preserve">were </w:t>
      </w:r>
      <w:r w:rsidR="00377604" w:rsidRPr="00B3445F">
        <w:t xml:space="preserve">loaded towards </w:t>
      </w:r>
      <w:r w:rsidR="00B634E6" w:rsidRPr="00B3445F">
        <w:t xml:space="preserve">the negative end. Stable </w:t>
      </w:r>
      <w:r w:rsidR="00BD6DEB" w:rsidRPr="00B3445F">
        <w:t xml:space="preserve">winter </w:t>
      </w:r>
      <w:r w:rsidR="00B634E6" w:rsidRPr="00B3445F">
        <w:t>baseflow rivers exhibit</w:t>
      </w:r>
      <w:r w:rsidR="00F31C9B" w:rsidRPr="00B3445F">
        <w:t>ed</w:t>
      </w:r>
      <w:r w:rsidR="00B634E6" w:rsidRPr="00B3445F">
        <w:t xml:space="preserve"> lower site mean wood density, and </w:t>
      </w:r>
      <w:r w:rsidR="00F31C9B" w:rsidRPr="00B3445F">
        <w:t>we</w:t>
      </w:r>
      <w:r w:rsidR="00B634E6" w:rsidRPr="00B3445F">
        <w:t>re clustered at the ‘mild’ positive end of the PC1 gradient. Unpredictable baseflow and unpredictable intermittent rivers overlap</w:t>
      </w:r>
      <w:r w:rsidR="00F31C9B" w:rsidRPr="00B3445F">
        <w:t>ped</w:t>
      </w:r>
      <w:r w:rsidR="00B634E6" w:rsidRPr="00B3445F">
        <w:t xml:space="preserve"> across PC1 and </w:t>
      </w:r>
      <w:r w:rsidR="00F31C9B" w:rsidRPr="00B3445F">
        <w:t>we</w:t>
      </w:r>
      <w:r w:rsidR="00B634E6" w:rsidRPr="00B3445F">
        <w:t xml:space="preserve">re located distally towards the ‘harsh’ negative end, and </w:t>
      </w:r>
      <w:r w:rsidR="00F31C9B" w:rsidRPr="00B3445F">
        <w:t>we</w:t>
      </w:r>
      <w:r w:rsidR="00B634E6" w:rsidRPr="00B3445F">
        <w:t xml:space="preserve">re associated with higher site mean wood density. </w:t>
      </w:r>
      <w:r w:rsidR="00F31C9B" w:rsidRPr="00B3445F">
        <w:t>The results of the PCA analysis illustrated that variation in wood density is largely described by</w:t>
      </w:r>
      <w:r w:rsidR="00B634E6" w:rsidRPr="00B3445F">
        <w:t xml:space="preserve"> a single axis of variation</w:t>
      </w:r>
      <w:r w:rsidR="00F31C9B" w:rsidRPr="00B3445F">
        <w:t xml:space="preserve"> from low to high variability in flow</w:t>
      </w:r>
      <w:r w:rsidR="00B634E6" w:rsidRPr="00B3445F">
        <w:t>.</w:t>
      </w:r>
    </w:p>
    <w:p w:rsidR="00A957CA" w:rsidRPr="00B3445F" w:rsidRDefault="00A957CA" w:rsidP="007E254E">
      <w:pPr>
        <w:tabs>
          <w:tab w:val="left" w:pos="3456"/>
        </w:tabs>
        <w:spacing w:line="360" w:lineRule="auto"/>
      </w:pPr>
    </w:p>
    <w:p w:rsidR="009165FE" w:rsidRPr="00B3445F" w:rsidRDefault="009165FE" w:rsidP="007E254E">
      <w:pPr>
        <w:tabs>
          <w:tab w:val="left" w:pos="3456"/>
        </w:tabs>
        <w:spacing w:line="360" w:lineRule="auto"/>
        <w:rPr>
          <w:i/>
        </w:rPr>
      </w:pPr>
      <w:r w:rsidRPr="00B3445F">
        <w:rPr>
          <w:i/>
        </w:rPr>
        <w:t>Is there a relationship between hydrological disturbance and within-community dispersion of wood density?</w:t>
      </w:r>
    </w:p>
    <w:p w:rsidR="00A45863" w:rsidRPr="00B3445F" w:rsidRDefault="00EF6902" w:rsidP="00A45863">
      <w:pPr>
        <w:spacing w:line="360" w:lineRule="auto"/>
      </w:pPr>
      <w:r w:rsidRPr="00B3445F">
        <w:t>No</w:t>
      </w:r>
      <w:r w:rsidR="001E31C9" w:rsidRPr="00B3445F">
        <w:t xml:space="preserve"> individual metrics describing hydrologic</w:t>
      </w:r>
      <w:r w:rsidR="0048754D" w:rsidRPr="00B3445F">
        <w:t>al disturbance showed significant</w:t>
      </w:r>
      <w:r w:rsidR="001E31C9" w:rsidRPr="00B3445F">
        <w:t xml:space="preserve"> relationship</w:t>
      </w:r>
      <w:r w:rsidR="0048754D" w:rsidRPr="00B3445F">
        <w:t>s</w:t>
      </w:r>
      <w:r w:rsidR="001E31C9" w:rsidRPr="00B3445F">
        <w:t xml:space="preserve"> with CWV following p-value adjustment.</w:t>
      </w:r>
      <w:r w:rsidRPr="00B3445F">
        <w:t xml:space="preserve"> </w:t>
      </w:r>
      <w:r w:rsidR="009165FE" w:rsidRPr="00B3445F">
        <w:t xml:space="preserve">The relationship between the PC1 axis and </w:t>
      </w:r>
      <w:r w:rsidR="007B085F" w:rsidRPr="00B3445F">
        <w:t>CWV</w:t>
      </w:r>
      <w:r w:rsidR="009165FE" w:rsidRPr="00B3445F">
        <w:t xml:space="preserve"> in wood density could be </w:t>
      </w:r>
      <w:r w:rsidR="001E31C9" w:rsidRPr="00B3445F">
        <w:t xml:space="preserve">significantly </w:t>
      </w:r>
      <w:r w:rsidR="009165FE" w:rsidRPr="00B3445F">
        <w:t>explained by a quadratic model</w:t>
      </w:r>
      <w:r w:rsidR="001E31C9" w:rsidRPr="00B3445F">
        <w:t>, however</w:t>
      </w:r>
      <w:r w:rsidR="003208F2" w:rsidRPr="00B3445F">
        <w:t xml:space="preserve"> (R</w:t>
      </w:r>
      <w:r w:rsidR="003208F2" w:rsidRPr="00B3445F">
        <w:rPr>
          <w:vertAlign w:val="superscript"/>
        </w:rPr>
        <w:t>2</w:t>
      </w:r>
      <w:r w:rsidR="003208F2" w:rsidRPr="00B3445F">
        <w:t xml:space="preserve"> = 0.4</w:t>
      </w:r>
      <w:r w:rsidR="0079321B" w:rsidRPr="00B3445F">
        <w:t>50</w:t>
      </w:r>
      <w:r w:rsidR="003208F2" w:rsidRPr="00B3445F">
        <w:t>, P = 0.03</w:t>
      </w:r>
      <w:r w:rsidR="0079321B" w:rsidRPr="00B3445F">
        <w:t>7</w:t>
      </w:r>
      <w:r w:rsidR="003208F2" w:rsidRPr="00B3445F">
        <w:t>)</w:t>
      </w:r>
      <w:r w:rsidR="00F26022" w:rsidRPr="00B3445F">
        <w:t xml:space="preserve"> (Fig</w:t>
      </w:r>
      <w:r w:rsidR="00AA1EC4" w:rsidRPr="00B3445F">
        <w:t>.</w:t>
      </w:r>
      <w:r w:rsidR="00F26022" w:rsidRPr="00B3445F">
        <w:t xml:space="preserve"> </w:t>
      </w:r>
      <w:r w:rsidR="00AA1EC4" w:rsidRPr="00B3445F">
        <w:t>5</w:t>
      </w:r>
      <w:r w:rsidR="00F26022" w:rsidRPr="00B3445F">
        <w:t>)</w:t>
      </w:r>
      <w:r w:rsidR="003208F2" w:rsidRPr="00B3445F">
        <w:t xml:space="preserve">. </w:t>
      </w:r>
      <w:r w:rsidR="00D54348" w:rsidRPr="00B3445F">
        <w:t>The fitted curve</w:t>
      </w:r>
      <w:r w:rsidR="009165FE" w:rsidRPr="00B3445F">
        <w:t xml:space="preserve"> shows a peak in CWV at intermediate values of PC1, which correspond to intermediate values of </w:t>
      </w:r>
      <w:r w:rsidR="00F26022" w:rsidRPr="00B3445F">
        <w:t>hydrological disturbance and variability</w:t>
      </w:r>
      <w:r w:rsidR="009165FE" w:rsidRPr="00B3445F">
        <w:t xml:space="preserve">. </w:t>
      </w:r>
      <w:r w:rsidR="00A45863" w:rsidRPr="00B3445F">
        <w:t xml:space="preserve">No significant pattern of spatial autocorrelation was detected within values of CWV (P = 0.786). </w:t>
      </w:r>
    </w:p>
    <w:p w:rsidR="009165FE" w:rsidRPr="00B3445F" w:rsidRDefault="009165FE" w:rsidP="007E254E">
      <w:pPr>
        <w:spacing w:line="360" w:lineRule="auto"/>
      </w:pPr>
    </w:p>
    <w:p w:rsidR="00A873EC" w:rsidRPr="00B3445F" w:rsidRDefault="00A873EC" w:rsidP="007E254E">
      <w:pPr>
        <w:spacing w:line="360" w:lineRule="auto"/>
      </w:pPr>
    </w:p>
    <w:p w:rsidR="00A873EC" w:rsidRPr="00B3445F" w:rsidRDefault="00A873EC" w:rsidP="007E254E">
      <w:pPr>
        <w:spacing w:line="360" w:lineRule="auto"/>
      </w:pPr>
    </w:p>
    <w:p w:rsidR="00A873EC" w:rsidRPr="00B3445F" w:rsidRDefault="00A873EC" w:rsidP="007E254E">
      <w:pPr>
        <w:spacing w:line="360" w:lineRule="auto"/>
      </w:pPr>
    </w:p>
    <w:p w:rsidR="00A873EC" w:rsidRPr="00B3445F" w:rsidRDefault="00A873EC" w:rsidP="007E254E">
      <w:pPr>
        <w:spacing w:line="360" w:lineRule="auto"/>
      </w:pPr>
    </w:p>
    <w:p w:rsidR="00A873EC" w:rsidRPr="00B3445F" w:rsidRDefault="00A873EC" w:rsidP="007E254E">
      <w:pPr>
        <w:spacing w:line="360" w:lineRule="auto"/>
      </w:pPr>
    </w:p>
    <w:p w:rsidR="00A873EC" w:rsidRPr="00B3445F" w:rsidRDefault="00A873EC" w:rsidP="007E254E">
      <w:pPr>
        <w:spacing w:line="360" w:lineRule="auto"/>
      </w:pPr>
    </w:p>
    <w:p w:rsidR="00A873EC" w:rsidRPr="00B3445F" w:rsidRDefault="00A873EC" w:rsidP="007E254E">
      <w:pPr>
        <w:spacing w:line="360" w:lineRule="auto"/>
      </w:pPr>
    </w:p>
    <w:p w:rsidR="008E156A" w:rsidRPr="00B3445F" w:rsidRDefault="005B7C8F" w:rsidP="007E254E">
      <w:pPr>
        <w:spacing w:line="360" w:lineRule="auto"/>
        <w:rPr>
          <w:b/>
        </w:rPr>
      </w:pPr>
      <w:r w:rsidRPr="00B3445F">
        <w:rPr>
          <w:b/>
        </w:rPr>
        <w:lastRenderedPageBreak/>
        <w:t>Discuss</w:t>
      </w:r>
      <w:r w:rsidR="00650D8B" w:rsidRPr="00B3445F">
        <w:rPr>
          <w:b/>
        </w:rPr>
        <w:t>ion</w:t>
      </w:r>
    </w:p>
    <w:p w:rsidR="00971B18" w:rsidRPr="00B3445F" w:rsidRDefault="00271470" w:rsidP="00D67CE1">
      <w:pPr>
        <w:spacing w:line="360" w:lineRule="auto"/>
      </w:pPr>
      <w:r w:rsidRPr="00B3445F">
        <w:t xml:space="preserve">We sought to understand how </w:t>
      </w:r>
      <w:r w:rsidR="0081149D" w:rsidRPr="00B3445F">
        <w:t>hydrology</w:t>
      </w:r>
      <w:r w:rsidRPr="00B3445F">
        <w:t xml:space="preserve"> </w:t>
      </w:r>
      <w:r w:rsidR="00970EE4" w:rsidRPr="00B3445F">
        <w:t xml:space="preserve">might </w:t>
      </w:r>
      <w:r w:rsidRPr="00B3445F">
        <w:t xml:space="preserve">influence wood density, a key plant functional trait. </w:t>
      </w:r>
      <w:r w:rsidR="00D67CE1" w:rsidRPr="00B3445F">
        <w:t>We</w:t>
      </w:r>
      <w:r w:rsidR="00970EE4" w:rsidRPr="00B3445F">
        <w:t xml:space="preserve"> asked whether </w:t>
      </w:r>
      <w:r w:rsidR="00D67CE1" w:rsidRPr="00B3445F">
        <w:t>mean wood density</w:t>
      </w:r>
      <w:r w:rsidR="00970EE4" w:rsidRPr="00B3445F">
        <w:t xml:space="preserve"> could be</w:t>
      </w:r>
      <w:r w:rsidRPr="00B3445F">
        <w:t xml:space="preserve"> </w:t>
      </w:r>
      <w:r w:rsidR="00515A6E" w:rsidRPr="00B3445F">
        <w:t>explained</w:t>
      </w:r>
      <w:r w:rsidRPr="00B3445F">
        <w:t xml:space="preserve"> by the degree of flooding disturbance or hydrological unpredi</w:t>
      </w:r>
      <w:r w:rsidR="00970EE4" w:rsidRPr="00B3445F">
        <w:t>ctability in the riparian zone</w:t>
      </w:r>
      <w:r w:rsidR="00D67CE1" w:rsidRPr="00B3445F">
        <w:t xml:space="preserve">, and whether </w:t>
      </w:r>
      <w:r w:rsidR="00D67CE1" w:rsidRPr="00B3445F">
        <w:rPr>
          <w:rFonts w:cs="Arial"/>
        </w:rPr>
        <w:t>dispersion of wood density peaks in intermediately disturbed comm</w:t>
      </w:r>
      <w:r w:rsidR="00F83452" w:rsidRPr="00B3445F">
        <w:rPr>
          <w:rFonts w:cs="Arial"/>
        </w:rPr>
        <w:t>unities</w:t>
      </w:r>
      <w:r w:rsidR="00970EE4" w:rsidRPr="00B3445F">
        <w:t>.</w:t>
      </w:r>
      <w:r w:rsidR="00876C83" w:rsidRPr="00B3445F">
        <w:t xml:space="preserve"> </w:t>
      </w:r>
      <w:r w:rsidR="00B04DEC" w:rsidRPr="00B3445F">
        <w:t>To summarise, we found evidence that mean riparian wood density is positively related to flood magnitude and flow rise and fall rates, as well as to unpredictability in flow conditions over daily, seasonal and annual timescales.</w:t>
      </w:r>
      <w:r w:rsidR="00F83452" w:rsidRPr="00B3445F">
        <w:t xml:space="preserve"> We also found evidence for divergence in wood density strategy at intermediate levels of disturbance. </w:t>
      </w:r>
      <w:r w:rsidR="00D67CE1" w:rsidRPr="00B3445F">
        <w:t xml:space="preserve"> </w:t>
      </w:r>
      <w:r w:rsidR="00971B18" w:rsidRPr="00B3445F">
        <w:t>While wood density is</w:t>
      </w:r>
      <w:r w:rsidR="00971B18" w:rsidRPr="00B3445F">
        <w:rPr>
          <w:i/>
        </w:rPr>
        <w:t xml:space="preserve"> </w:t>
      </w:r>
      <w:r w:rsidR="00971B18" w:rsidRPr="00B3445F">
        <w:t xml:space="preserve">a complex trait that integrates trade-offs between multiple selection pressures, we believe </w:t>
      </w:r>
      <w:r w:rsidR="007B78C6" w:rsidRPr="00B3445F">
        <w:t>the strong</w:t>
      </w:r>
      <w:r w:rsidR="00E64693" w:rsidRPr="00B3445F">
        <w:t xml:space="preserve"> relationships </w:t>
      </w:r>
      <w:r w:rsidR="007B78C6" w:rsidRPr="00B3445F">
        <w:t>between mean wood density and hydrology demonstrated here</w:t>
      </w:r>
      <w:r w:rsidR="00971B18" w:rsidRPr="00B3445F">
        <w:t xml:space="preserve"> </w:t>
      </w:r>
      <w:r w:rsidR="007B78C6" w:rsidRPr="00B3445F">
        <w:t>are</w:t>
      </w:r>
      <w:r w:rsidR="00942E95" w:rsidRPr="00B3445F">
        <w:t xml:space="preserve"> evidence that </w:t>
      </w:r>
      <w:r w:rsidR="007B78C6" w:rsidRPr="00B3445F">
        <w:t>hydrological conditions</w:t>
      </w:r>
      <w:r w:rsidR="00942E95" w:rsidRPr="00B3445F">
        <w:t xml:space="preserve"> </w:t>
      </w:r>
      <w:r w:rsidR="007B78C6" w:rsidRPr="00B3445F">
        <w:t>powerfully influence plant ecological strategy</w:t>
      </w:r>
      <w:r w:rsidR="00942E95" w:rsidRPr="00B3445F">
        <w:t xml:space="preserve"> in the riparian environment.  </w:t>
      </w:r>
      <w:r w:rsidR="00971B18" w:rsidRPr="00B3445F">
        <w:t xml:space="preserve"> </w:t>
      </w:r>
    </w:p>
    <w:p w:rsidR="00B04DEC" w:rsidRPr="00B3445F" w:rsidRDefault="00B04DEC" w:rsidP="007E254E">
      <w:pPr>
        <w:spacing w:line="360" w:lineRule="auto"/>
      </w:pPr>
      <w:r w:rsidRPr="00B3445F">
        <w:t>Strong relationships with measures of interannual variability point to years in which the envi</w:t>
      </w:r>
      <w:r w:rsidR="005E3EC2" w:rsidRPr="00B3445F">
        <w:t xml:space="preserve">ronment was extreme as favourable towards </w:t>
      </w:r>
      <w:r w:rsidRPr="00B3445F">
        <w:t xml:space="preserve">high wood density. </w:t>
      </w:r>
      <w:r w:rsidR="00F54B7A" w:rsidRPr="00B3445F">
        <w:t>Several</w:t>
      </w:r>
      <w:r w:rsidR="00E72945" w:rsidRPr="00B3445F">
        <w:t xml:space="preserve"> r</w:t>
      </w:r>
      <w:r w:rsidRPr="00B3445F">
        <w:t xml:space="preserve">elationships were described best by quadratic models, indicating a </w:t>
      </w:r>
      <w:r w:rsidR="00E72945" w:rsidRPr="00B3445F">
        <w:t xml:space="preserve">maximum </w:t>
      </w:r>
      <w:r w:rsidRPr="00B3445F">
        <w:t>above which variation in hydrology ceases to be associated with changes in mean wood density.</w:t>
      </w:r>
      <w:r w:rsidR="009B6C65" w:rsidRPr="00B3445F">
        <w:t xml:space="preserve"> Predictable hydrologies and weak flooding disturbance intensity were associated with a greater range of mean wood density values. This variability may be driven by other environmental factors, which become less influential as hydrological forcing increases. </w:t>
      </w:r>
      <w:r w:rsidRPr="00B3445F">
        <w:t xml:space="preserve"> We also found that for </w:t>
      </w:r>
      <w:r w:rsidR="00625104" w:rsidRPr="00B3445F">
        <w:rPr>
          <w:i/>
        </w:rPr>
        <w:t>Casuarina cunninghamiana</w:t>
      </w:r>
      <w:r w:rsidR="00625104" w:rsidRPr="00B3445F">
        <w:t>, a common riparian species in SE Australia</w:t>
      </w:r>
      <w:r w:rsidRPr="00B3445F">
        <w:t>, intraspecific variation in wood density responded strongly to hydrology</w:t>
      </w:r>
      <w:r w:rsidR="001C41F1" w:rsidRPr="00B3445F">
        <w:t xml:space="preserve"> (see Supplementary Materials).</w:t>
      </w:r>
      <w:r w:rsidRPr="00B3445F">
        <w:t xml:space="preserve"> </w:t>
      </w:r>
    </w:p>
    <w:p w:rsidR="008E156A" w:rsidRPr="00B3445F" w:rsidRDefault="00B04DEC" w:rsidP="007E254E">
      <w:pPr>
        <w:spacing w:line="360" w:lineRule="auto"/>
      </w:pPr>
      <w:r w:rsidRPr="00B3445F">
        <w:t xml:space="preserve">Specific </w:t>
      </w:r>
      <w:r w:rsidR="00FB0056" w:rsidRPr="00B3445F">
        <w:t>aspects</w:t>
      </w:r>
      <w:r w:rsidRPr="00B3445F">
        <w:t xml:space="preserve"> of high flow hydrology </w:t>
      </w:r>
      <w:r w:rsidR="00FB0056" w:rsidRPr="00B3445F">
        <w:t xml:space="preserve">drove variation in wood density. </w:t>
      </w:r>
      <w:r w:rsidR="005E3EC2" w:rsidRPr="00B3445F">
        <w:t>Mean w</w:t>
      </w:r>
      <w:r w:rsidR="00B634E6" w:rsidRPr="00B3445F">
        <w:t xml:space="preserve">ood density was not correlated with the frequency of high flow </w:t>
      </w:r>
      <w:r w:rsidR="00876C83" w:rsidRPr="00B3445F">
        <w:t>spells</w:t>
      </w:r>
      <w:r w:rsidR="00B634E6" w:rsidRPr="00B3445F">
        <w:t>, which individually may not correspond to significant disturbance events, depending on the hydrological characteristics of the given river. Rather, it was the actual magnitude of flow during high flow periods that was important.</w:t>
      </w:r>
      <w:r w:rsidR="00AF7BC8" w:rsidRPr="00B3445F">
        <w:rPr>
          <w:rFonts w:ascii="Arial" w:eastAsia="Times New Roman" w:hAnsi="Arial" w:cs="Arial"/>
          <w:sz w:val="24"/>
          <w:szCs w:val="24"/>
          <w:lang w:eastAsia="en-AU"/>
        </w:rPr>
        <w:t xml:space="preserve"> </w:t>
      </w:r>
      <w:r w:rsidR="00AF7BC8" w:rsidRPr="00B3445F">
        <w:t xml:space="preserve">High rates of flow rise and fall, which may associated with entrainment of large debris into the flood channel and subsequent bank deposition </w:t>
      </w:r>
      <w:r w:rsidR="009B230D" w:rsidRPr="00B3445F">
        <w:fldChar w:fldCharType="begin" w:fldLock="1"/>
      </w:r>
      <w:r w:rsidR="004D0FC3" w:rsidRPr="00B3445F">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formattedCitation" : "(Cadol &amp; Wohl 2010)", "plainTextFormattedCitation" : "(Cadol &amp; Wohl 2010)", "previouslyFormattedCitation" : "(Cadol &amp; Wohl 2010)" }, "properties" : { "noteIndex" : 0 }, "schema" : "https://github.com/citation-style-language/schema/raw/master/csl-citation.json" }</w:instrText>
      </w:r>
      <w:r w:rsidR="009B230D" w:rsidRPr="00B3445F">
        <w:fldChar w:fldCharType="separate"/>
      </w:r>
      <w:r w:rsidR="00AF7BC8" w:rsidRPr="00B3445F">
        <w:rPr>
          <w:noProof/>
        </w:rPr>
        <w:t>(Cadol &amp; Wohl 2010)</w:t>
      </w:r>
      <w:r w:rsidR="009B230D" w:rsidRPr="00B3445F">
        <w:fldChar w:fldCharType="end"/>
      </w:r>
      <w:r w:rsidR="00AF7BC8" w:rsidRPr="00B3445F">
        <w:t xml:space="preserve">, were also associated with high community wood density. Interannual variability in rate of flow rise was a </w:t>
      </w:r>
      <w:r w:rsidR="00B5123B" w:rsidRPr="00B3445F">
        <w:t xml:space="preserve">substantially </w:t>
      </w:r>
      <w:r w:rsidR="00AF7BC8" w:rsidRPr="00B3445F">
        <w:t>stronger predictor of</w:t>
      </w:r>
      <w:r w:rsidR="00B5123B" w:rsidRPr="00B3445F">
        <w:t xml:space="preserve"> wood density than the mean value, </w:t>
      </w:r>
      <w:r w:rsidR="00AF7BC8" w:rsidRPr="00B3445F">
        <w:t xml:space="preserve">suggesting a greater influence of flow rise rates in extreme years than the general mean. </w:t>
      </w:r>
      <w:r w:rsidR="00B634E6" w:rsidRPr="00B3445F">
        <w:t xml:space="preserve">A pattern is apparent then, in which </w:t>
      </w:r>
      <w:r w:rsidR="005E3EC2" w:rsidRPr="00B3445F">
        <w:t xml:space="preserve">mean </w:t>
      </w:r>
      <w:r w:rsidR="00B634E6" w:rsidRPr="00B3445F">
        <w:t>wood density in riparian communities is driven by powerful but relatively rare flow events</w:t>
      </w:r>
      <w:r w:rsidR="00B14DD8" w:rsidRPr="00B3445F">
        <w:t xml:space="preserve"> (e.g. 10 to 20 year </w:t>
      </w:r>
      <w:r w:rsidR="005C4B55" w:rsidRPr="00B3445F">
        <w:t>average return interval flood</w:t>
      </w:r>
      <w:r w:rsidR="00B14DD8" w:rsidRPr="00B3445F">
        <w:t>)</w:t>
      </w:r>
      <w:r w:rsidR="00B634E6" w:rsidRPr="00B3445F">
        <w:t xml:space="preserve">. The abundance of high wood density strategies in these environments indicates that infrequent but high-stakes events </w:t>
      </w:r>
      <w:r w:rsidR="00A957CA" w:rsidRPr="00B3445F">
        <w:t>may be</w:t>
      </w:r>
      <w:r w:rsidR="00B634E6" w:rsidRPr="00B3445F">
        <w:t xml:space="preserve"> a greater </w:t>
      </w:r>
      <w:r w:rsidR="00A957CA" w:rsidRPr="00B3445F">
        <w:t>selective pressure</w:t>
      </w:r>
      <w:r w:rsidR="00B634E6" w:rsidRPr="00B3445F">
        <w:t xml:space="preserve"> in riparian plant communities </w:t>
      </w:r>
      <w:r w:rsidR="00B634E6" w:rsidRPr="00B3445F">
        <w:lastRenderedPageBreak/>
        <w:t>than average conditions.</w:t>
      </w:r>
      <w:r w:rsidR="000B2C08" w:rsidRPr="00B3445F">
        <w:t xml:space="preserve"> For densely wooded species, persistence may be more influential on population dynamics than individual growth rates or fecundity </w:t>
      </w:r>
      <w:r w:rsidR="009B230D" w:rsidRPr="00B3445F">
        <w:fldChar w:fldCharType="begin" w:fldLock="1"/>
      </w:r>
      <w:r w:rsidR="004D0FC3" w:rsidRPr="00B3445F">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formattedCitation" : "(Adler &lt;i&gt;et al.&lt;/i&gt; 2014)", "plainTextFormattedCitation" : "(Adler et al. 2014)", "previouslyFormattedCitation" : "(Adler &lt;i&gt;et al.&lt;/i&gt; 2014)" }, "properties" : { "noteIndex" : 0 }, "schema" : "https://github.com/citation-style-language/schema/raw/master/csl-citation.json" }</w:instrText>
      </w:r>
      <w:r w:rsidR="009B230D" w:rsidRPr="00B3445F">
        <w:fldChar w:fldCharType="separate"/>
      </w:r>
      <w:r w:rsidR="000C42C5" w:rsidRPr="00B3445F">
        <w:rPr>
          <w:noProof/>
        </w:rPr>
        <w:t xml:space="preserve">(Adler </w:t>
      </w:r>
      <w:r w:rsidR="000C42C5" w:rsidRPr="00B3445F">
        <w:rPr>
          <w:i/>
          <w:noProof/>
        </w:rPr>
        <w:t>et al.</w:t>
      </w:r>
      <w:r w:rsidR="000C42C5" w:rsidRPr="00B3445F">
        <w:rPr>
          <w:noProof/>
        </w:rPr>
        <w:t xml:space="preserve"> 2014)</w:t>
      </w:r>
      <w:r w:rsidR="009B230D" w:rsidRPr="00B3445F">
        <w:fldChar w:fldCharType="end"/>
      </w:r>
      <w:r w:rsidR="000B2C08" w:rsidRPr="00B3445F">
        <w:t xml:space="preserve">. </w:t>
      </w:r>
      <w:r w:rsidR="00B634E6" w:rsidRPr="00B3445F">
        <w:t xml:space="preserve">We therefore suggest that a ‘brick house’ ecological strategy is </w:t>
      </w:r>
      <w:r w:rsidR="001C41F1" w:rsidRPr="00B3445F">
        <w:t>favoured</w:t>
      </w:r>
      <w:r w:rsidR="00B634E6" w:rsidRPr="00B3445F">
        <w:t xml:space="preserve"> in riparian environments that experience intense flooding. This suggestion concurs with findings that trees </w:t>
      </w:r>
      <w:r w:rsidR="003C657A" w:rsidRPr="00B3445F">
        <w:t xml:space="preserve">on windy slopes </w:t>
      </w:r>
      <w:r w:rsidR="00B634E6" w:rsidRPr="00B3445F">
        <w:t xml:space="preserve">tend to overcompensate for mechanical stress, with investment in defences increasing cumulatively in response to rare, extreme events </w:t>
      </w:r>
      <w:r w:rsidR="009B230D" w:rsidRPr="00B3445F">
        <w:fldChar w:fldCharType="begin" w:fldLock="1"/>
      </w:r>
      <w:r w:rsidR="004D0FC3" w:rsidRPr="00B3445F">
        <w:instrText>ADDIN CSL_CITATION { "citationItems" : [ { "id" : "ITEM-1", "itemData" : { "author" : [ { "dropping-particle" : "", "family" : "Cohen", "given" : "Dan", "non-dropping-particle" : "", "parse-names" : false, "suffix" : "" }, { "dropping-particle" : "", "family" : "Mangel", "given" : "Marc", "non-dropping-particle" : "", "parse-names" : false, "suffix" : "" } ], "container-title" : "Evolutionary Ecology Research", "id" : "ITEM-1", "issue" : "8", "issued" : { "date-parts" : [ [ "1999" ] ] }, "page" : "987-1002", "title" : "Investing for survival of rare severe stresses in heterogeneous environments", "type" : "article-journal", "volume" : "1" }, "uris" : [ "http://www.mendeley.com/documents/?uuid=d0d21645-efa8-43e1-aabf-3436f52675b2"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Cohen &amp; Mangel 1999)", "plainTextFormattedCitation" : "(Telewski 1995; Cohen &amp; Mangel 1999)", "previouslyFormattedCitation" : "(Telewski 1995; Cohen &amp; Mangel 1999)" }, "properties" : { "noteIndex" : 0 }, "schema" : "https://github.com/citation-style-language/schema/raw/master/csl-citation.json" }</w:instrText>
      </w:r>
      <w:r w:rsidR="009B230D" w:rsidRPr="00B3445F">
        <w:fldChar w:fldCharType="separate"/>
      </w:r>
      <w:r w:rsidR="000C42C5" w:rsidRPr="00B3445F">
        <w:rPr>
          <w:noProof/>
        </w:rPr>
        <w:t>(Telewski 1995; Cohen &amp; Mangel 1999)</w:t>
      </w:r>
      <w:r w:rsidR="009B230D" w:rsidRPr="00B3445F">
        <w:fldChar w:fldCharType="end"/>
      </w:r>
      <w:r w:rsidR="000C42C5" w:rsidRPr="00B3445F">
        <w:t>.</w:t>
      </w:r>
      <w:r w:rsidR="00B634E6" w:rsidRPr="00B3445F">
        <w:t xml:space="preserve"> </w:t>
      </w:r>
    </w:p>
    <w:p w:rsidR="008E156A" w:rsidRPr="00B3445F" w:rsidRDefault="00B634E6" w:rsidP="007E254E">
      <w:pPr>
        <w:spacing w:line="360" w:lineRule="auto"/>
      </w:pPr>
      <w:r w:rsidRPr="00B3445F">
        <w:t xml:space="preserve">We can extend the observation about the influence of intense ‘pulse’ flow events on wood density: plants living in environments where flow occurs unpredictably and largely within specific events, rather than being evenly distributed throughout time, </w:t>
      </w:r>
      <w:r w:rsidR="005D0A6C" w:rsidRPr="00B3445F">
        <w:t xml:space="preserve">are likely to </w:t>
      </w:r>
      <w:r w:rsidRPr="00B3445F">
        <w:t>experience more intense pulses of water stress</w:t>
      </w:r>
      <w:r w:rsidR="007541D3" w:rsidRPr="00B3445F">
        <w:t xml:space="preserve"> (i.e. low soil moisture)</w:t>
      </w:r>
      <w:r w:rsidRPr="00B3445F">
        <w:t>. High wood density may be symptomatic of wood anatomy strategies that allow plants to tolerate water stress</w:t>
      </w:r>
      <w:r w:rsidR="009D2CA8" w:rsidRPr="00B3445F">
        <w:t xml:space="preserve"> </w:t>
      </w:r>
      <w:r w:rsidR="009B230D" w:rsidRPr="00B3445F">
        <w:fldChar w:fldCharType="begin" w:fldLock="1"/>
      </w:r>
      <w:r w:rsidR="004D0FC3" w:rsidRPr="00B3445F">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formattedCitation" : "(Hacke &lt;i&gt;et al.&lt;/i&gt; 2001; Jacobsen &amp; Ewers 2005; Jacobsen &lt;i&gt;et al.&lt;/i&gt; 2007)", "plainTextFormattedCitation" : "(Hacke et al. 2001; Jacobsen &amp; Ewers 2005; Jacobsen et al. 2007)", "previouslyFormattedCitation" : "(Hacke &lt;i&gt;et al.&lt;/i&gt; 2001; Jacobsen &amp; Ewers 2005; Jacobsen &lt;i&gt;et al.&lt;/i&gt; 2007)" }, "properties" : { "noteIndex" : 0 }, "schema" : "https://github.com/citation-style-language/schema/raw/master/csl-citation.json" }</w:instrText>
      </w:r>
      <w:r w:rsidR="009B230D" w:rsidRPr="00B3445F">
        <w:fldChar w:fldCharType="separate"/>
      </w:r>
      <w:r w:rsidR="000C42C5" w:rsidRPr="00B3445F">
        <w:rPr>
          <w:noProof/>
        </w:rPr>
        <w:t xml:space="preserve">(Hacke </w:t>
      </w:r>
      <w:r w:rsidR="000C42C5" w:rsidRPr="00B3445F">
        <w:rPr>
          <w:i/>
          <w:noProof/>
        </w:rPr>
        <w:t>et al.</w:t>
      </w:r>
      <w:r w:rsidR="000C42C5" w:rsidRPr="00B3445F">
        <w:rPr>
          <w:noProof/>
        </w:rPr>
        <w:t xml:space="preserve"> 2001; Jacobsen &amp; Ewers 2005; Jacobsen </w:t>
      </w:r>
      <w:r w:rsidR="000C42C5" w:rsidRPr="00B3445F">
        <w:rPr>
          <w:i/>
          <w:noProof/>
        </w:rPr>
        <w:t>et al.</w:t>
      </w:r>
      <w:r w:rsidR="000C42C5" w:rsidRPr="00B3445F">
        <w:rPr>
          <w:noProof/>
        </w:rPr>
        <w:t xml:space="preserve"> 2007)</w:t>
      </w:r>
      <w:r w:rsidR="009B230D" w:rsidRPr="00B3445F">
        <w:fldChar w:fldCharType="end"/>
      </w:r>
      <w:r w:rsidRPr="00B3445F">
        <w:t>. 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rsidRPr="00B3445F">
        <w:t xml:space="preserve"> </w:t>
      </w:r>
      <w:r w:rsidR="009B230D" w:rsidRPr="00B3445F">
        <w:fldChar w:fldCharType="begin" w:fldLock="1"/>
      </w:r>
      <w:r w:rsidR="004D0FC3" w:rsidRPr="00B3445F">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1398", "title" : "Wood anatomy and wood density in shrubs: Responses to varying aridity along transcontinental transects.", "type" : "article-journal", "volume" : "96" }, "uris" : [ "http://www.mendeley.com/documents/?uuid=6ba3838e-de58-4526-a9a6-eeb0cea712c1" ] } ], "mendeley" : { "formattedCitation" : "(Mart\u00ednez-Cabrera &lt;i&gt;et al.&lt;/i&gt; 2009)", "plainTextFormattedCitation" : "(Mart\u00ednez-Cabrera et al. 2009)", "previouslyFormattedCitation" : "(Mart\u00ednez-Cabrera &lt;i&gt;et al.&lt;/i&gt; 2009)" }, "properties" : { "noteIndex" : 0 }, "schema" : "https://github.com/citation-style-language/schema/raw/master/csl-citation.json" }</w:instrText>
      </w:r>
      <w:r w:rsidR="009B230D" w:rsidRPr="00B3445F">
        <w:fldChar w:fldCharType="separate"/>
      </w:r>
      <w:r w:rsidR="000C42C5" w:rsidRPr="00B3445F">
        <w:rPr>
          <w:noProof/>
        </w:rPr>
        <w:t xml:space="preserve">(Martínez-Cabrera </w:t>
      </w:r>
      <w:r w:rsidR="000C42C5" w:rsidRPr="00B3445F">
        <w:rPr>
          <w:i/>
          <w:noProof/>
        </w:rPr>
        <w:t>et al.</w:t>
      </w:r>
      <w:r w:rsidR="000C42C5" w:rsidRPr="00B3445F">
        <w:rPr>
          <w:noProof/>
        </w:rPr>
        <w:t xml:space="preserve"> 2009)</w:t>
      </w:r>
      <w:r w:rsidR="009B230D" w:rsidRPr="00B3445F">
        <w:fldChar w:fldCharType="end"/>
      </w:r>
      <w:r w:rsidRPr="00B3445F">
        <w:t xml:space="preserve">. Overall, resistance against cavitation </w:t>
      </w:r>
      <w:r w:rsidR="00D348CA" w:rsidRPr="00B3445F">
        <w:t>emerges</w:t>
      </w:r>
      <w:r w:rsidRPr="00B3445F">
        <w:t xml:space="preserve"> from complex interactions between wood anatomical traits </w:t>
      </w:r>
      <w:r w:rsidR="009B230D" w:rsidRPr="00B3445F">
        <w:fldChar w:fldCharType="begin" w:fldLock="1"/>
      </w:r>
      <w:r w:rsidR="004D0FC3" w:rsidRPr="00B3445F">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 "title" : "Fibre wall and lumen fractions drive wood density variation across 24 Australian angiosperms", "type" : "article-journal", "volume" : "5" }, "uris" : [ "http://www.mendeley.com/documents/?uuid=0812d6a9-5781-4e1a-829c-9bb7472beae1" ] } ], "mendeley" : { "formattedCitation" : "(Lens &lt;i&gt;et al.&lt;/i&gt; 2011; Zieminska &lt;i&gt;et al.&lt;/i&gt; 2013)", "plainTextFormattedCitation" : "(Lens et al. 2011; Zieminska et al. 2013)", "previouslyFormattedCitation" : "(Lens &lt;i&gt;et al.&lt;/i&gt; 2011; Zieminska &lt;i&gt;et al.&lt;/i&gt; 2013)" }, "properties" : { "noteIndex" : 0 }, "schema" : "https://github.com/citation-style-language/schema/raw/master/csl-citation.json" }</w:instrText>
      </w:r>
      <w:r w:rsidR="009B230D" w:rsidRPr="00B3445F">
        <w:fldChar w:fldCharType="separate"/>
      </w:r>
      <w:r w:rsidR="000C42C5" w:rsidRPr="00B3445F">
        <w:rPr>
          <w:noProof/>
        </w:rPr>
        <w:t xml:space="preserve">(Lens </w:t>
      </w:r>
      <w:r w:rsidR="000C42C5" w:rsidRPr="00B3445F">
        <w:rPr>
          <w:i/>
          <w:noProof/>
        </w:rPr>
        <w:t>et al.</w:t>
      </w:r>
      <w:r w:rsidR="000C42C5" w:rsidRPr="00B3445F">
        <w:rPr>
          <w:noProof/>
        </w:rPr>
        <w:t xml:space="preserve"> 2011; Zieminska </w:t>
      </w:r>
      <w:r w:rsidR="000C42C5" w:rsidRPr="00B3445F">
        <w:rPr>
          <w:i/>
          <w:noProof/>
        </w:rPr>
        <w:t>et al.</w:t>
      </w:r>
      <w:r w:rsidR="000C42C5" w:rsidRPr="00B3445F">
        <w:rPr>
          <w:noProof/>
        </w:rPr>
        <w:t xml:space="preserve"> 2013)</w:t>
      </w:r>
      <w:r w:rsidR="009B230D" w:rsidRPr="00B3445F">
        <w:fldChar w:fldCharType="end"/>
      </w:r>
      <w:r w:rsidR="009D2CA8" w:rsidRPr="00B3445F">
        <w:t xml:space="preserve"> </w:t>
      </w:r>
      <w:r w:rsidRPr="00B3445F">
        <w:t>and/or aboveground biomass production traits, both of which are tangentially related to wood density.</w:t>
      </w:r>
      <w:r w:rsidR="005D0A6C" w:rsidRPr="00B3445F">
        <w:t xml:space="preserve"> </w:t>
      </w:r>
      <w:r w:rsidR="00A369A1" w:rsidRPr="00B3445F">
        <w:t xml:space="preserve">With the exception of </w:t>
      </w:r>
      <w:r w:rsidR="00E773FF" w:rsidRPr="00B3445F">
        <w:t xml:space="preserve">ephemeral dryland rivers, riparian environments </w:t>
      </w:r>
      <w:r w:rsidR="008216A2" w:rsidRPr="00B3445F">
        <w:t>tend not to be</w:t>
      </w:r>
      <w:r w:rsidR="00E773FF" w:rsidRPr="00B3445F">
        <w:t xml:space="preserve"> </w:t>
      </w:r>
      <w:r w:rsidR="00D348CA" w:rsidRPr="00B3445F">
        <w:t>severely</w:t>
      </w:r>
      <w:r w:rsidR="00E773FF" w:rsidRPr="00B3445F">
        <w:t xml:space="preserve"> water </w:t>
      </w:r>
      <w:r w:rsidR="008216A2" w:rsidRPr="00B3445F">
        <w:t>limited</w:t>
      </w:r>
      <w:r w:rsidR="00E773FF" w:rsidRPr="00B3445F">
        <w:t xml:space="preserve">, </w:t>
      </w:r>
      <w:r w:rsidR="003C657A" w:rsidRPr="00B3445F">
        <w:t>so specifically constructing woody tissue to deal with constant water stress may not be advantageous.</w:t>
      </w:r>
      <w:r w:rsidR="00E773FF" w:rsidRPr="00B3445F">
        <w:t xml:space="preserve"> </w:t>
      </w:r>
      <w:r w:rsidR="003C657A" w:rsidRPr="00B3445F">
        <w:t>F</w:t>
      </w:r>
      <w:r w:rsidR="00E773FF" w:rsidRPr="00B3445F">
        <w:t xml:space="preserve">or plants that are habituated to plentiful soil moisture, </w:t>
      </w:r>
      <w:r w:rsidR="003C657A" w:rsidRPr="00B3445F">
        <w:t xml:space="preserve">however, </w:t>
      </w:r>
      <w:r w:rsidR="00E773FF" w:rsidRPr="00B3445F">
        <w:t>having no backup strategy for</w:t>
      </w:r>
      <w:r w:rsidR="003C657A" w:rsidRPr="00B3445F">
        <w:t xml:space="preserve"> surviving</w:t>
      </w:r>
      <w:r w:rsidR="00E773FF" w:rsidRPr="00B3445F">
        <w:t xml:space="preserve"> drought conditions </w:t>
      </w:r>
      <w:r w:rsidR="003C657A" w:rsidRPr="00B3445F">
        <w:t>may</w:t>
      </w:r>
      <w:r w:rsidR="00E773FF" w:rsidRPr="00B3445F">
        <w:t xml:space="preserve"> be risky.</w:t>
      </w:r>
    </w:p>
    <w:p w:rsidR="008E156A" w:rsidRPr="00B3445F" w:rsidRDefault="00B634E6" w:rsidP="007E254E">
      <w:pPr>
        <w:spacing w:line="360" w:lineRule="auto"/>
      </w:pPr>
      <w:r w:rsidRPr="00B3445F">
        <w:t>A more compelling rationale for our findings is that riparian woody plants are again overcompensating for the possibility of rare</w:t>
      </w:r>
      <w:r w:rsidR="006E5D88" w:rsidRPr="00B3445F">
        <w:t>,</w:t>
      </w:r>
      <w:r w:rsidRPr="00B3445F">
        <w:t xml:space="preserve"> life-or-death stress events. In the absence of predictable cues about timing of watering flows, conservative resource-use phenotypes such as high</w:t>
      </w:r>
      <w:r w:rsidR="003C657A" w:rsidRPr="00B3445F">
        <w:t>er</w:t>
      </w:r>
      <w:r w:rsidRPr="00B3445F">
        <w:t xml:space="preserve"> wood density would be favoured </w:t>
      </w:r>
      <w:r w:rsidR="009B230D" w:rsidRPr="00B3445F">
        <w:fldChar w:fldCharType="begin" w:fldLock="1"/>
      </w:r>
      <w:r w:rsidR="004D0FC3" w:rsidRPr="00B3445F">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formattedCitation" : "(Valladares, Gianoli &amp; G\u00f3mez 2007)", "plainTextFormattedCitation" : "(Valladares, Gianoli &amp; G\u00f3mez 2007)", "previouslyFormattedCitation" : "(Valladares, Gianoli &amp; G\u00f3mez 2007)" }, "properties" : { "noteIndex" : 0 }, "schema" : "https://github.com/citation-style-language/schema/raw/master/csl-citation.json" }</w:instrText>
      </w:r>
      <w:r w:rsidR="009B230D" w:rsidRPr="00B3445F">
        <w:fldChar w:fldCharType="separate"/>
      </w:r>
      <w:r w:rsidR="00636F75" w:rsidRPr="00B3445F">
        <w:rPr>
          <w:noProof/>
        </w:rPr>
        <w:t>(Valladares, Gianoli &amp; Gómez 2007)</w:t>
      </w:r>
      <w:r w:rsidR="009B230D" w:rsidRPr="00B3445F">
        <w:fldChar w:fldCharType="end"/>
      </w:r>
      <w:r w:rsidR="00F40ED3" w:rsidRPr="00B3445F">
        <w:t>.</w:t>
      </w:r>
      <w:r w:rsidR="00876C83" w:rsidRPr="00B3445F">
        <w:t xml:space="preserve"> </w:t>
      </w:r>
      <w:r w:rsidR="005358E9" w:rsidRPr="00B3445F">
        <w:rPr>
          <w:rFonts w:cs="Arial"/>
          <w:shd w:val="clear" w:color="auto" w:fill="FFFFFF"/>
        </w:rPr>
        <w:t>Environmental unpredictability may act as a modifier which shifts ecological strategy in favour of conservative resource use (for which wood density acts as a proxy, in this case). We can observe this effect in intraspecific variation (see supplementary materials) in wood density for the rheophytic</w:t>
      </w:r>
      <w:r w:rsidR="00330172" w:rsidRPr="00B3445F">
        <w:rPr>
          <w:rFonts w:cs="Arial"/>
          <w:shd w:val="clear" w:color="auto" w:fill="FFFFFF"/>
        </w:rPr>
        <w:t xml:space="preserve"> </w:t>
      </w:r>
      <w:r w:rsidR="00330172" w:rsidRPr="00B3445F">
        <w:t>(i.e. confined to</w:t>
      </w:r>
      <w:r w:rsidR="00C36BD4" w:rsidRPr="00B3445F">
        <w:t xml:space="preserve"> frequently flooded substrates)</w:t>
      </w:r>
      <w:r w:rsidR="005358E9" w:rsidRPr="00B3445F">
        <w:rPr>
          <w:rFonts w:cs="Arial"/>
          <w:shd w:val="clear" w:color="auto" w:fill="FFFFFF"/>
        </w:rPr>
        <w:t xml:space="preserve"> species </w:t>
      </w:r>
      <w:r w:rsidR="005358E9" w:rsidRPr="00B3445F">
        <w:rPr>
          <w:rFonts w:cs="Arial"/>
          <w:i/>
          <w:shd w:val="clear" w:color="auto" w:fill="FFFFFF"/>
        </w:rPr>
        <w:t>C. cunninghamiana</w:t>
      </w:r>
      <w:r w:rsidR="005358E9" w:rsidRPr="00B3445F">
        <w:rPr>
          <w:rFonts w:cs="Arial"/>
          <w:shd w:val="clear" w:color="auto" w:fill="FFFFFF"/>
        </w:rPr>
        <w:t xml:space="preserve">: </w:t>
      </w:r>
      <w:r w:rsidR="005C4B55" w:rsidRPr="00B3445F">
        <w:rPr>
          <w:rFonts w:cs="Arial"/>
          <w:shd w:val="clear" w:color="auto" w:fill="FFFFFF"/>
        </w:rPr>
        <w:t>interannual variability in baseflow index</w:t>
      </w:r>
      <w:r w:rsidR="005358E9" w:rsidRPr="00B3445F">
        <w:rPr>
          <w:rFonts w:cs="Arial"/>
          <w:shd w:val="clear" w:color="auto" w:fill="FFFFFF"/>
        </w:rPr>
        <w:t>,</w:t>
      </w:r>
      <w:r w:rsidR="005C4B55" w:rsidRPr="00B3445F">
        <w:rPr>
          <w:rFonts w:cs="Arial"/>
          <w:shd w:val="clear" w:color="auto" w:fill="FFFFFF"/>
        </w:rPr>
        <w:t xml:space="preserve"> contingency of monthly minimum daily flow</w:t>
      </w:r>
      <w:r w:rsidR="005358E9" w:rsidRPr="00B3445F">
        <w:rPr>
          <w:rFonts w:cs="Arial"/>
          <w:shd w:val="clear" w:color="auto" w:fill="FFFFFF"/>
        </w:rPr>
        <w:t xml:space="preserve"> </w:t>
      </w:r>
      <w:r w:rsidR="005C4B55" w:rsidRPr="00B3445F">
        <w:rPr>
          <w:rFonts w:cs="Arial"/>
          <w:shd w:val="clear" w:color="auto" w:fill="FFFFFF"/>
        </w:rPr>
        <w:t>(</w:t>
      </w:r>
      <w:r w:rsidR="005358E9" w:rsidRPr="00B3445F">
        <w:rPr>
          <w:rFonts w:cs="Arial"/>
          <w:shd w:val="clear" w:color="auto" w:fill="FFFFFF"/>
        </w:rPr>
        <w:t>M_MinM</w:t>
      </w:r>
      <w:r w:rsidR="005C4B55" w:rsidRPr="00B3445F">
        <w:rPr>
          <w:rFonts w:cs="Arial"/>
          <w:shd w:val="clear" w:color="auto" w:fill="FFFFFF"/>
        </w:rPr>
        <w:t>)</w:t>
      </w:r>
      <w:r w:rsidR="005358E9" w:rsidRPr="00B3445F">
        <w:rPr>
          <w:rFonts w:cs="Arial"/>
          <w:shd w:val="clear" w:color="auto" w:fill="FFFFFF"/>
        </w:rPr>
        <w:t xml:space="preserve"> and </w:t>
      </w:r>
      <w:r w:rsidR="005C4B55" w:rsidRPr="00B3445F">
        <w:rPr>
          <w:rFonts w:cs="Arial"/>
          <w:shd w:val="clear" w:color="auto" w:fill="FFFFFF"/>
        </w:rPr>
        <w:t>contingency of monthly mean daily flow (</w:t>
      </w:r>
      <w:r w:rsidR="005358E9" w:rsidRPr="00B3445F">
        <w:rPr>
          <w:rFonts w:cs="Arial"/>
          <w:shd w:val="clear" w:color="auto" w:fill="FFFFFF"/>
        </w:rPr>
        <w:t>M_MDFM</w:t>
      </w:r>
      <w:r w:rsidR="005C4B55" w:rsidRPr="00B3445F">
        <w:rPr>
          <w:rFonts w:cs="Arial"/>
          <w:shd w:val="clear" w:color="auto" w:fill="FFFFFF"/>
        </w:rPr>
        <w:t>)</w:t>
      </w:r>
      <w:r w:rsidR="005358E9" w:rsidRPr="00B3445F">
        <w:rPr>
          <w:rFonts w:cs="Arial"/>
          <w:shd w:val="clear" w:color="auto" w:fill="FFFFFF"/>
        </w:rPr>
        <w:t xml:space="preserve"> describe interannual variability in water availability and all show strong relationships with intraspecific variation in </w:t>
      </w:r>
      <w:r w:rsidR="005358E9" w:rsidRPr="00B3445F">
        <w:rPr>
          <w:rFonts w:cs="Arial"/>
          <w:i/>
          <w:shd w:val="clear" w:color="auto" w:fill="FFFFFF"/>
        </w:rPr>
        <w:t xml:space="preserve">C. cunninghamiana </w:t>
      </w:r>
      <w:r w:rsidR="005358E9" w:rsidRPr="00B3445F">
        <w:rPr>
          <w:rFonts w:cs="Arial"/>
          <w:shd w:val="clear" w:color="auto" w:fill="FFFFFF"/>
        </w:rPr>
        <w:t>wood density.</w:t>
      </w:r>
      <w:r w:rsidR="005358E9" w:rsidRPr="00B3445F">
        <w:t xml:space="preserve"> </w:t>
      </w:r>
      <w:r w:rsidRPr="00B3445F">
        <w:t xml:space="preserve">Traits associated with conservative resource use and better recovery following periods of extreme stress </w:t>
      </w:r>
      <w:r w:rsidR="00876C83" w:rsidRPr="00B3445F">
        <w:t xml:space="preserve">may </w:t>
      </w:r>
      <w:r w:rsidRPr="00B3445F">
        <w:t xml:space="preserve">actually </w:t>
      </w:r>
      <w:r w:rsidRPr="00B3445F">
        <w:lastRenderedPageBreak/>
        <w:t xml:space="preserve">confer as much or greater fitness than traits associated with </w:t>
      </w:r>
      <w:r w:rsidR="002938CA" w:rsidRPr="00B3445F">
        <w:t>coping with</w:t>
      </w:r>
      <w:r w:rsidRPr="00B3445F">
        <w:t xml:space="preserve"> the </w:t>
      </w:r>
      <w:r w:rsidR="006A000B" w:rsidRPr="00B3445F">
        <w:t>stress</w:t>
      </w:r>
      <w:r w:rsidRPr="00B3445F">
        <w:t xml:space="preserve"> itself</w:t>
      </w:r>
      <w:r w:rsidR="00B064E3" w:rsidRPr="00B3445F">
        <w:t xml:space="preserve"> </w:t>
      </w:r>
      <w:r w:rsidR="009B230D" w:rsidRPr="00B3445F">
        <w:fldChar w:fldCharType="begin" w:fldLock="1"/>
      </w:r>
      <w:r w:rsidR="004D0FC3" w:rsidRPr="00B3445F">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rsidR="009B230D" w:rsidRPr="00B3445F">
        <w:fldChar w:fldCharType="separate"/>
      </w:r>
      <w:r w:rsidR="00636F75" w:rsidRPr="00B3445F">
        <w:rPr>
          <w:noProof/>
        </w:rPr>
        <w:t>(Gutschick &amp; BassiriRad 2003)</w:t>
      </w:r>
      <w:r w:rsidR="009B230D" w:rsidRPr="00B3445F">
        <w:fldChar w:fldCharType="end"/>
      </w:r>
      <w:r w:rsidRPr="00B3445F">
        <w:t xml:space="preserve">. </w:t>
      </w:r>
      <w:r w:rsidR="005358E9" w:rsidRPr="00B3445F">
        <w:t xml:space="preserve"> </w:t>
      </w:r>
    </w:p>
    <w:p w:rsidR="00B5123B" w:rsidRPr="00B3445F" w:rsidRDefault="00E773FF" w:rsidP="007E254E">
      <w:pPr>
        <w:spacing w:line="360" w:lineRule="auto"/>
      </w:pPr>
      <w:r w:rsidRPr="00B3445F">
        <w:t xml:space="preserve">Conservative resource use and heavy investment in structural strength fit within the ‘resister’ category of riparian plant strategies described by </w:t>
      </w:r>
      <w:r w:rsidR="009B230D" w:rsidRPr="00B3445F">
        <w:fldChar w:fldCharType="begin" w:fldLock="1"/>
      </w:r>
      <w:r w:rsidR="004D0FC3" w:rsidRPr="00B3445F">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formattedCitation" : "(Naiman &amp; Decamps 1997)", "manualFormatting" : "Naiman &amp; Decamps' (1997)", "plainTextFormattedCitation" : "(Naiman &amp; Decamps 1997)", "previouslyFormattedCitation" : "(Naiman &amp; Decamps 1997)" }, "properties" : { "noteIndex" : 0 }, "schema" : "https://github.com/citation-style-language/schema/raw/master/csl-citation.json" }</w:instrText>
      </w:r>
      <w:r w:rsidR="009B230D" w:rsidRPr="00B3445F">
        <w:fldChar w:fldCharType="separate"/>
      </w:r>
      <w:r w:rsidRPr="00B3445F">
        <w:rPr>
          <w:noProof/>
        </w:rPr>
        <w:t>Naiman &amp; Decamps' (1997)</w:t>
      </w:r>
      <w:r w:rsidR="009B230D" w:rsidRPr="00B3445F">
        <w:fldChar w:fldCharType="end"/>
      </w:r>
      <w:r w:rsidRPr="00B3445F">
        <w:t xml:space="preserve"> classification of riparian plant life history strategies. ‘Invader’ strategies </w:t>
      </w:r>
      <w:r w:rsidR="00876C83" w:rsidRPr="00B3445F">
        <w:t>with</w:t>
      </w:r>
      <w:r w:rsidR="00B634E6" w:rsidRPr="00B3445F">
        <w:t xml:space="preserve"> which species avoid harsh hydrological conditions by </w:t>
      </w:r>
      <w:r w:rsidRPr="00B3445F">
        <w:t>achieving sexual maturity as fast as possible</w:t>
      </w:r>
      <w:r w:rsidR="00876C83" w:rsidRPr="00B3445F">
        <w:t xml:space="preserve"> </w:t>
      </w:r>
      <w:r w:rsidRPr="00B3445F">
        <w:t xml:space="preserve">are also common to the riparian environment </w:t>
      </w:r>
      <w:r w:rsidR="009B230D" w:rsidRPr="00B3445F">
        <w:fldChar w:fldCharType="begin" w:fldLock="1"/>
      </w:r>
      <w:r w:rsidR="004D0FC3" w:rsidRPr="00B3445F">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Naiman &amp; Decamps 1997; Woolfrey &amp; Ladd 2001)", "plainTextFormattedCitation" : "(Naiman &amp; Decamps 1997; Woolfrey &amp; Ladd 2001)", "previouslyFormattedCitation" : "(Naiman &amp; Decamps 1997; Woolfrey &amp; Ladd 2001)" }, "properties" : { "noteIndex" : 0 }, "schema" : "https://github.com/citation-style-language/schema/raw/master/csl-citation.json" }</w:instrText>
      </w:r>
      <w:r w:rsidR="009B230D" w:rsidRPr="00B3445F">
        <w:fldChar w:fldCharType="separate"/>
      </w:r>
      <w:r w:rsidR="00636F75" w:rsidRPr="00B3445F">
        <w:rPr>
          <w:noProof/>
        </w:rPr>
        <w:t>(Naiman &amp; Decamps 1997; Woolfrey &amp; Ladd 2001)</w:t>
      </w:r>
      <w:r w:rsidR="009B230D" w:rsidRPr="00B3445F">
        <w:fldChar w:fldCharType="end"/>
      </w:r>
      <w:r w:rsidR="00B634E6" w:rsidRPr="00B3445F">
        <w:t xml:space="preserve">. </w:t>
      </w:r>
      <w:r w:rsidR="00817C1F" w:rsidRPr="00B3445F">
        <w:t>For p</w:t>
      </w:r>
      <w:r w:rsidR="00B634E6" w:rsidRPr="00B3445F">
        <w:t xml:space="preserve">ioneer species employing a fast relative growth rate, low wood density ecological strategy </w:t>
      </w:r>
      <w:r w:rsidRPr="00B3445F">
        <w:t xml:space="preserve">would be </w:t>
      </w:r>
      <w:r w:rsidR="00B634E6" w:rsidRPr="00B3445F">
        <w:t>benefitted by repeated setbacks to early successional conditions</w:t>
      </w:r>
      <w:r w:rsidRPr="00B3445F">
        <w:t xml:space="preserve"> </w:t>
      </w:r>
      <w:r w:rsidR="009B230D" w:rsidRPr="00B3445F">
        <w:fldChar w:fldCharType="begin" w:fldLock="1"/>
      </w:r>
      <w:r w:rsidR="004D0FC3" w:rsidRPr="00B3445F">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plainTextFormattedCitation" : "(Westoby 1998)", "previouslyFormattedCitation" : "(Westoby 1998)" }, "properties" : { "noteIndex" : 0 }, "schema" : "https://github.com/citation-style-language/schema/raw/master/csl-citation.json" }</w:instrText>
      </w:r>
      <w:r w:rsidR="009B230D" w:rsidRPr="00B3445F">
        <w:fldChar w:fldCharType="separate"/>
      </w:r>
      <w:r w:rsidR="00636F75" w:rsidRPr="00B3445F">
        <w:rPr>
          <w:noProof/>
        </w:rPr>
        <w:t>(Westoby 1998)</w:t>
      </w:r>
      <w:r w:rsidR="009B230D" w:rsidRPr="00B3445F">
        <w:fldChar w:fldCharType="end"/>
      </w:r>
      <w:r w:rsidR="00B634E6" w:rsidRPr="00B3445F">
        <w:t xml:space="preserve">. </w:t>
      </w:r>
      <w:r w:rsidR="00B5123B" w:rsidRPr="00B3445F">
        <w:t xml:space="preserve">Co-existence </w:t>
      </w:r>
      <w:r w:rsidR="001C4B20" w:rsidRPr="00B3445F">
        <w:t xml:space="preserve">at intermediate disturbance intensities </w:t>
      </w:r>
      <w:r w:rsidR="00B5123B" w:rsidRPr="00B3445F">
        <w:t xml:space="preserve">of </w:t>
      </w:r>
      <w:r w:rsidR="001C4B20" w:rsidRPr="00B3445F">
        <w:t>a broad spectrum of</w:t>
      </w:r>
      <w:r w:rsidR="00B5123B" w:rsidRPr="00B3445F">
        <w:t xml:space="preserve"> strategies </w:t>
      </w:r>
      <w:r w:rsidR="001C4B20" w:rsidRPr="00B3445F">
        <w:t xml:space="preserve">between ‘invading’ and ‘resisting’ </w:t>
      </w:r>
      <w:r w:rsidR="00B5123B" w:rsidRPr="00B3445F">
        <w:t xml:space="preserve">may be responsible for the observed peak in wood density CWV, but </w:t>
      </w:r>
      <w:r w:rsidR="003A2F5E" w:rsidRPr="00B3445F">
        <w:t>this suggestion is difficult to substantiate</w:t>
      </w:r>
      <w:r w:rsidR="00B5123B" w:rsidRPr="00B3445F">
        <w:t xml:space="preserve"> using our dataset</w:t>
      </w:r>
      <w:r w:rsidR="003A2F5E" w:rsidRPr="00B3445F">
        <w:t>,</w:t>
      </w:r>
      <w:r w:rsidR="00B5123B" w:rsidRPr="00B3445F">
        <w:t xml:space="preserve"> as only a few sites were present in the middle range of </w:t>
      </w:r>
      <w:r w:rsidR="009F539E" w:rsidRPr="00B3445F">
        <w:t>the PC1 axis</w:t>
      </w:r>
      <w:r w:rsidR="00B5123B" w:rsidRPr="00B3445F">
        <w:t xml:space="preserve">. </w:t>
      </w:r>
    </w:p>
    <w:p w:rsidR="008E156A" w:rsidRPr="00B3445F" w:rsidRDefault="007B76D5" w:rsidP="007E254E">
      <w:pPr>
        <w:spacing w:line="360" w:lineRule="auto"/>
      </w:pPr>
      <w:r w:rsidRPr="00B3445F">
        <w:t xml:space="preserve">Under </w:t>
      </w:r>
      <w:r w:rsidR="003579D9" w:rsidRPr="00B3445F">
        <w:t>our</w:t>
      </w:r>
      <w:r w:rsidRPr="00B3445F">
        <w:t xml:space="preserve"> argument,</w:t>
      </w:r>
      <w:r w:rsidR="003579D9" w:rsidRPr="00B3445F">
        <w:t xml:space="preserve"> where </w:t>
      </w:r>
      <w:r w:rsidR="00360B12" w:rsidRPr="00B3445F">
        <w:t>hardy rheophytic</w:t>
      </w:r>
      <w:r w:rsidR="003579D9" w:rsidRPr="00B3445F">
        <w:t xml:space="preserve"> species use high wood density ecological strategies to cope with powerful floods and unpredictable watering regimes,</w:t>
      </w:r>
      <w:r w:rsidRPr="00B3445F">
        <w:t xml:space="preserve"> </w:t>
      </w:r>
      <w:r w:rsidR="00135469" w:rsidRPr="00B3445F">
        <w:t xml:space="preserve">we would expect </w:t>
      </w:r>
      <w:r w:rsidRPr="00B3445F">
        <w:t xml:space="preserve">species such as </w:t>
      </w:r>
      <w:r w:rsidRPr="00B3445F">
        <w:rPr>
          <w:i/>
        </w:rPr>
        <w:t>Casuarina cunninghamiana</w:t>
      </w:r>
      <w:r w:rsidRPr="00B3445F">
        <w:t xml:space="preserve"> and </w:t>
      </w:r>
      <w:r w:rsidRPr="00B3445F">
        <w:rPr>
          <w:i/>
        </w:rPr>
        <w:t>Tristaniopsis laurina</w:t>
      </w:r>
      <w:r w:rsidRPr="00B3445F">
        <w:t xml:space="preserve"> </w:t>
      </w:r>
      <w:r w:rsidR="00C467C9" w:rsidRPr="00B3445F">
        <w:t xml:space="preserve">(two of the most common riparian species in our study region) </w:t>
      </w:r>
      <w:r w:rsidR="00135469" w:rsidRPr="00B3445F">
        <w:t>to</w:t>
      </w:r>
      <w:r w:rsidRPr="00B3445F">
        <w:t xml:space="preserve"> have the highest wood density in our dataset. </w:t>
      </w:r>
      <w:r w:rsidR="00A369A1" w:rsidRPr="00B3445F">
        <w:t>However</w:t>
      </w:r>
      <w:r w:rsidR="00A369A1" w:rsidRPr="00B3445F" w:rsidDel="00A369A1">
        <w:t xml:space="preserve"> </w:t>
      </w:r>
      <w:r w:rsidR="00A369A1" w:rsidRPr="00B3445F">
        <w:t>b</w:t>
      </w:r>
      <w:r w:rsidRPr="00B3445F">
        <w:t>oth species exhibit</w:t>
      </w:r>
      <w:r w:rsidR="00032C56" w:rsidRPr="00B3445F">
        <w:t>ed</w:t>
      </w:r>
      <w:r w:rsidRPr="00B3445F">
        <w:t xml:space="preserve"> highly variable trait values</w:t>
      </w:r>
      <w:r w:rsidR="000E11B0" w:rsidRPr="00B3445F">
        <w:t>,</w:t>
      </w:r>
      <w:r w:rsidRPr="00B3445F">
        <w:t xml:space="preserve"> ranging approximately between the median value and the 75</w:t>
      </w:r>
      <w:r w:rsidRPr="00B3445F">
        <w:rPr>
          <w:vertAlign w:val="superscript"/>
        </w:rPr>
        <w:t>th</w:t>
      </w:r>
      <w:r w:rsidRPr="00B3445F">
        <w:t xml:space="preserve"> percentile. </w:t>
      </w:r>
      <w:r w:rsidR="000E11B0" w:rsidRPr="00B3445F">
        <w:t xml:space="preserve">As with </w:t>
      </w:r>
      <w:r w:rsidR="000E11B0" w:rsidRPr="00B3445F">
        <w:rPr>
          <w:i/>
        </w:rPr>
        <w:t>C. cunninghamiana,</w:t>
      </w:r>
      <w:r w:rsidR="000E11B0" w:rsidRPr="00B3445F">
        <w:t xml:space="preserve"> </w:t>
      </w:r>
      <w:r w:rsidR="00BE0308" w:rsidRPr="00B3445F">
        <w:rPr>
          <w:i/>
        </w:rPr>
        <w:t>T. laurina</w:t>
      </w:r>
      <w:r w:rsidR="00BE0308" w:rsidRPr="00B3445F">
        <w:t xml:space="preserve"> is a </w:t>
      </w:r>
      <w:r w:rsidR="00FE2A7C" w:rsidRPr="00B3445F">
        <w:t xml:space="preserve">light-demanding </w:t>
      </w:r>
      <w:r w:rsidR="00BE0308" w:rsidRPr="00B3445F">
        <w:t xml:space="preserve">coloniser of </w:t>
      </w:r>
      <w:r w:rsidR="006817B9" w:rsidRPr="00B3445F">
        <w:t>within</w:t>
      </w:r>
      <w:r w:rsidR="00032C56" w:rsidRPr="00B3445F">
        <w:t>-</w:t>
      </w:r>
      <w:r w:rsidR="006817B9" w:rsidRPr="00B3445F">
        <w:t xml:space="preserve"> and near-channel landforms</w:t>
      </w:r>
      <w:r w:rsidR="00B52E9B" w:rsidRPr="00B3445F">
        <w:t xml:space="preserve"> </w:t>
      </w:r>
      <w:r w:rsidR="009B230D" w:rsidRPr="00B3445F">
        <w:fldChar w:fldCharType="begin" w:fldLock="1"/>
      </w:r>
      <w:r w:rsidR="004D0FC3" w:rsidRPr="00B3445F">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formattedCitation" : "(Webb, Erskine &amp; Dragovich 2002)", "plainTextFormattedCitation" : "(Webb, Erskine &amp; Dragovich 2002)", "previouslyFormattedCitation" : "(Webb, Erskine &amp; Dragovich 2002)" }, "properties" : { "noteIndex" : 0 }, "schema" : "https://github.com/citation-style-language/schema/raw/master/csl-citation.json" }</w:instrText>
      </w:r>
      <w:r w:rsidR="009B230D" w:rsidRPr="00B3445F">
        <w:fldChar w:fldCharType="separate"/>
      </w:r>
      <w:r w:rsidR="00636F75" w:rsidRPr="00B3445F">
        <w:rPr>
          <w:noProof/>
        </w:rPr>
        <w:t>(Webb, Erskine &amp; Dragovich 2002)</w:t>
      </w:r>
      <w:r w:rsidR="009B230D" w:rsidRPr="00B3445F">
        <w:fldChar w:fldCharType="end"/>
      </w:r>
      <w:r w:rsidR="006817B9" w:rsidRPr="00B3445F">
        <w:t xml:space="preserve">. By establishing </w:t>
      </w:r>
      <w:r w:rsidR="004C1493" w:rsidRPr="00B3445F">
        <w:t xml:space="preserve">in close proximity </w:t>
      </w:r>
      <w:r w:rsidR="006817B9" w:rsidRPr="00B3445F">
        <w:t>to the channel,</w:t>
      </w:r>
      <w:r w:rsidR="003579D9" w:rsidRPr="00B3445F">
        <w:t xml:space="preserve"> seedlings of</w:t>
      </w:r>
      <w:r w:rsidR="006817B9" w:rsidRPr="00B3445F">
        <w:t xml:space="preserve"> </w:t>
      </w:r>
      <w:r w:rsidR="003579D9" w:rsidRPr="00B3445F">
        <w:t xml:space="preserve">these species must balance the risks of flooding with the advantages of </w:t>
      </w:r>
      <w:r w:rsidR="000E11B0" w:rsidRPr="00B3445F">
        <w:t>growth</w:t>
      </w:r>
      <w:r w:rsidR="003579D9" w:rsidRPr="00B3445F">
        <w:t xml:space="preserve"> </w:t>
      </w:r>
      <w:r w:rsidR="006817B9" w:rsidRPr="00B3445F">
        <w:t>unencumbered by competition for light or space</w:t>
      </w:r>
      <w:r w:rsidR="003579D9" w:rsidRPr="00B3445F">
        <w:t xml:space="preserve">. Maintaining a high relative growth rate, at least until the trees are physically large enough to endure flooding, </w:t>
      </w:r>
      <w:r w:rsidR="000E11B0" w:rsidRPr="00B3445F">
        <w:t>allows these species to quickly fill space and build photosynthetic tissue</w:t>
      </w:r>
      <w:r w:rsidR="001C4B20" w:rsidRPr="00B3445F">
        <w:t xml:space="preserve"> (i.e. invading)</w:t>
      </w:r>
      <w:r w:rsidR="00B52E9B" w:rsidRPr="00B3445F">
        <w:t xml:space="preserve"> </w:t>
      </w:r>
      <w:r w:rsidR="009B230D" w:rsidRPr="00B3445F">
        <w:fldChar w:fldCharType="begin" w:fldLock="1"/>
      </w:r>
      <w:r w:rsidR="004D0FC3" w:rsidRPr="00B3445F">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9B230D" w:rsidRPr="00B3445F">
        <w:fldChar w:fldCharType="separate"/>
      </w:r>
      <w:r w:rsidR="00636F75" w:rsidRPr="00B3445F">
        <w:rPr>
          <w:noProof/>
        </w:rPr>
        <w:t>(Melick 1990)</w:t>
      </w:r>
      <w:r w:rsidR="009B230D" w:rsidRPr="00B3445F">
        <w:fldChar w:fldCharType="end"/>
      </w:r>
      <w:r w:rsidR="003579D9" w:rsidRPr="00B3445F">
        <w:t xml:space="preserve">. </w:t>
      </w:r>
      <w:r w:rsidR="00135469" w:rsidRPr="00B3445F">
        <w:t xml:space="preserve">If parallels with tropical rainforest species </w:t>
      </w:r>
      <w:r w:rsidR="009B230D" w:rsidRPr="00B3445F">
        <w:fldChar w:fldCharType="begin" w:fldLock="1"/>
      </w:r>
      <w:r w:rsidR="004D0FC3" w:rsidRPr="00B3445F">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Kraft, Valencia &amp; Ackerly 2008; Poorter &lt;i&gt;et al.&lt;/i&gt; 2008, 2010; Wright &lt;i&gt;et al.&lt;/i&gt; 2010)", "plainTextFormattedCitation" : "(King et al. 2006; Kraft, Valencia &amp; Ackerly 2008; Poorter et al. 2008, 2010; Wright et al. 2010)", "previouslyFormattedCitation" : "(King &lt;i&gt;et al.&lt;/i&gt; 2006; Kraft, Valencia &amp; Ackerly 2008; Poorter &lt;i&gt;et al.&lt;/i&gt; 2008, 2010; Wright &lt;i&gt;et al.&lt;/i&gt; 2010)" }, "properties" : { "noteIndex" : 0 }, "schema" : "https://github.com/citation-style-language/schema/raw/master/csl-citation.json" }</w:instrText>
      </w:r>
      <w:r w:rsidR="009B230D" w:rsidRPr="00B3445F">
        <w:fldChar w:fldCharType="separate"/>
      </w:r>
      <w:r w:rsidR="000C42C5" w:rsidRPr="00B3445F">
        <w:rPr>
          <w:noProof/>
        </w:rPr>
        <w:t xml:space="preserve">(King </w:t>
      </w:r>
      <w:r w:rsidR="000C42C5" w:rsidRPr="00B3445F">
        <w:rPr>
          <w:i/>
          <w:noProof/>
        </w:rPr>
        <w:t>et al.</w:t>
      </w:r>
      <w:r w:rsidR="000C42C5" w:rsidRPr="00B3445F">
        <w:rPr>
          <w:noProof/>
        </w:rPr>
        <w:t xml:space="preserve"> 2006; Kraft, Valencia &amp; Ackerly 2008; Poorter </w:t>
      </w:r>
      <w:r w:rsidR="000C42C5" w:rsidRPr="00B3445F">
        <w:rPr>
          <w:i/>
          <w:noProof/>
        </w:rPr>
        <w:t>et al.</w:t>
      </w:r>
      <w:r w:rsidR="000C42C5" w:rsidRPr="00B3445F">
        <w:rPr>
          <w:noProof/>
        </w:rPr>
        <w:t xml:space="preserve"> 2008, 2010; Wright </w:t>
      </w:r>
      <w:r w:rsidR="000C42C5" w:rsidRPr="00B3445F">
        <w:rPr>
          <w:i/>
          <w:noProof/>
        </w:rPr>
        <w:t>et al.</w:t>
      </w:r>
      <w:r w:rsidR="000C42C5" w:rsidRPr="00B3445F">
        <w:rPr>
          <w:noProof/>
        </w:rPr>
        <w:t xml:space="preserve"> 2010)</w:t>
      </w:r>
      <w:r w:rsidR="009B230D" w:rsidRPr="00B3445F">
        <w:fldChar w:fldCharType="end"/>
      </w:r>
      <w:r w:rsidR="00FE2A7C" w:rsidRPr="00B3445F">
        <w:t xml:space="preserve"> </w:t>
      </w:r>
      <w:r w:rsidR="00135469" w:rsidRPr="00B3445F">
        <w:t>hold</w:t>
      </w:r>
      <w:r w:rsidR="00AE0768" w:rsidRPr="00B3445F">
        <w:t xml:space="preserve">, </w:t>
      </w:r>
      <w:r w:rsidR="00135469" w:rsidRPr="00B3445F">
        <w:t>this strategy will not be conducive to setting down dense wood</w:t>
      </w:r>
      <w:r w:rsidR="001C4B20" w:rsidRPr="00B3445F">
        <w:t xml:space="preserve"> (i.e. resisting)</w:t>
      </w:r>
      <w:r w:rsidR="00135469" w:rsidRPr="00B3445F">
        <w:t xml:space="preserve">. </w:t>
      </w:r>
      <w:r w:rsidR="003579D9" w:rsidRPr="00B3445F">
        <w:t>In addition to morphological adaptations</w:t>
      </w:r>
      <w:r w:rsidR="0063022F" w:rsidRPr="00B3445F">
        <w:t xml:space="preserve"> in </w:t>
      </w:r>
      <w:r w:rsidR="0063022F" w:rsidRPr="00B3445F">
        <w:rPr>
          <w:i/>
        </w:rPr>
        <w:t>T. laurina</w:t>
      </w:r>
      <w:r w:rsidR="003579D9" w:rsidRPr="00B3445F">
        <w:t xml:space="preserve"> such as multi-stemmedness</w:t>
      </w:r>
      <w:r w:rsidR="00360B12" w:rsidRPr="00B3445F">
        <w:t>, narrow leaves</w:t>
      </w:r>
      <w:r w:rsidR="003579D9" w:rsidRPr="00B3445F">
        <w:t xml:space="preserve"> and growth streamlined against the direction of flow</w:t>
      </w:r>
      <w:r w:rsidR="00360B12" w:rsidRPr="00B3445F">
        <w:t xml:space="preserve"> </w:t>
      </w:r>
      <w:r w:rsidR="009B230D" w:rsidRPr="00B3445F">
        <w:fldChar w:fldCharType="begin" w:fldLock="1"/>
      </w:r>
      <w:r w:rsidR="004D0FC3" w:rsidRPr="00B3445F">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Webb &lt;i&gt;et al.&lt;/i&gt; 2002)", "plainTextFormattedCitation" : "(van Steenis 1981; Webb et al. 2002)", "previouslyFormattedCitation" : "(van Steenis 1981; Webb &lt;i&gt;et al.&lt;/i&gt; 2002)" }, "properties" : { "noteIndex" : 0 }, "schema" : "https://github.com/citation-style-language/schema/raw/master/csl-citation.json" }</w:instrText>
      </w:r>
      <w:r w:rsidR="009B230D" w:rsidRPr="00B3445F">
        <w:fldChar w:fldCharType="separate"/>
      </w:r>
      <w:r w:rsidR="000C42C5" w:rsidRPr="00B3445F">
        <w:rPr>
          <w:noProof/>
        </w:rPr>
        <w:t xml:space="preserve">(van Steenis 1981; Webb </w:t>
      </w:r>
      <w:r w:rsidR="000C42C5" w:rsidRPr="00B3445F">
        <w:rPr>
          <w:i/>
          <w:noProof/>
        </w:rPr>
        <w:t>et al.</w:t>
      </w:r>
      <w:r w:rsidR="000C42C5" w:rsidRPr="00B3445F">
        <w:rPr>
          <w:noProof/>
        </w:rPr>
        <w:t xml:space="preserve"> 2002)</w:t>
      </w:r>
      <w:r w:rsidR="009B230D" w:rsidRPr="00B3445F">
        <w:fldChar w:fldCharType="end"/>
      </w:r>
      <w:r w:rsidR="0063022F" w:rsidRPr="00B3445F">
        <w:t>,</w:t>
      </w:r>
      <w:r w:rsidR="003579D9" w:rsidRPr="00B3445F">
        <w:t xml:space="preserve"> th</w:t>
      </w:r>
      <w:r w:rsidR="000E11B0" w:rsidRPr="00B3445F">
        <w:t>e</w:t>
      </w:r>
      <w:r w:rsidR="003579D9" w:rsidRPr="00B3445F">
        <w:t xml:space="preserve"> trade-off </w:t>
      </w:r>
      <w:r w:rsidR="000E11B0" w:rsidRPr="00B3445F">
        <w:t xml:space="preserve">between flood resistance and rapid resource acquisition </w:t>
      </w:r>
      <w:r w:rsidR="00E2757B" w:rsidRPr="00B3445F">
        <w:t xml:space="preserve">and growth </w:t>
      </w:r>
      <w:r w:rsidR="000E11B0" w:rsidRPr="00B3445F">
        <w:t xml:space="preserve">during establishment </w:t>
      </w:r>
      <w:r w:rsidR="003579D9" w:rsidRPr="00B3445F">
        <w:t>serves to explain</w:t>
      </w:r>
      <w:r w:rsidR="00135469" w:rsidRPr="00B3445F">
        <w:t xml:space="preserve"> why the optimal wood density for rheophytic species </w:t>
      </w:r>
      <w:r w:rsidR="00E2757B" w:rsidRPr="00B3445F">
        <w:t>might occupy a</w:t>
      </w:r>
      <w:r w:rsidR="003579D9" w:rsidRPr="00B3445F">
        <w:t xml:space="preserve"> </w:t>
      </w:r>
      <w:r w:rsidR="00FE2A7C" w:rsidRPr="00B3445F">
        <w:t xml:space="preserve">central </w:t>
      </w:r>
      <w:r w:rsidR="003579D9" w:rsidRPr="00B3445F">
        <w:t xml:space="preserve">position </w:t>
      </w:r>
      <w:r w:rsidR="00FE2A7C" w:rsidRPr="00B3445F">
        <w:t xml:space="preserve">along </w:t>
      </w:r>
      <w:r w:rsidR="003579D9" w:rsidRPr="00B3445F">
        <w:t xml:space="preserve">the </w:t>
      </w:r>
      <w:r w:rsidR="00FE2A7C" w:rsidRPr="00B3445F">
        <w:t xml:space="preserve">axis </w:t>
      </w:r>
      <w:r w:rsidR="003579D9" w:rsidRPr="00B3445F">
        <w:t xml:space="preserve">of wood density. </w:t>
      </w:r>
      <w:r w:rsidR="00423B8A" w:rsidRPr="00B3445F">
        <w:t xml:space="preserve">Nonetheless, the wide plasticity in wood density shown by </w:t>
      </w:r>
      <w:r w:rsidR="00423B8A" w:rsidRPr="00B3445F">
        <w:rPr>
          <w:i/>
        </w:rPr>
        <w:t xml:space="preserve">C. cunninghamiana </w:t>
      </w:r>
      <w:r w:rsidR="00423B8A" w:rsidRPr="00B3445F">
        <w:t xml:space="preserve">and </w:t>
      </w:r>
      <w:r w:rsidR="00423B8A" w:rsidRPr="00B3445F">
        <w:rPr>
          <w:i/>
        </w:rPr>
        <w:t xml:space="preserve">T. laurina </w:t>
      </w:r>
      <w:r w:rsidR="00FE2A7C" w:rsidRPr="00B3445F">
        <w:t>suggests that</w:t>
      </w:r>
      <w:r w:rsidR="00423B8A" w:rsidRPr="00B3445F">
        <w:t xml:space="preserve"> intraspecific variation </w:t>
      </w:r>
      <w:r w:rsidR="00FE2A7C" w:rsidRPr="00B3445F">
        <w:t xml:space="preserve">contributes to the species’ capacity </w:t>
      </w:r>
      <w:r w:rsidR="00423B8A" w:rsidRPr="00B3445F">
        <w:t xml:space="preserve">to track hydrological gradients. </w:t>
      </w:r>
    </w:p>
    <w:p w:rsidR="008E156A" w:rsidRPr="00B3445F" w:rsidRDefault="00423B8A" w:rsidP="007E254E">
      <w:pPr>
        <w:spacing w:line="360" w:lineRule="auto"/>
      </w:pPr>
      <w:r w:rsidRPr="00B3445F">
        <w:lastRenderedPageBreak/>
        <w:t>Notably</w:t>
      </w:r>
      <w:r w:rsidR="003579D9" w:rsidRPr="00B3445F">
        <w:t xml:space="preserve">, it is the </w:t>
      </w:r>
      <w:r w:rsidR="00686747" w:rsidRPr="00B3445F">
        <w:t>tall</w:t>
      </w:r>
      <w:r w:rsidR="003579D9" w:rsidRPr="00B3445F">
        <w:t xml:space="preserve">, facultative riparian species </w:t>
      </w:r>
      <w:r w:rsidR="0063022F" w:rsidRPr="00B3445F">
        <w:t xml:space="preserve">from rainforest sites </w:t>
      </w:r>
      <w:r w:rsidR="003579D9" w:rsidRPr="00B3445F">
        <w:t xml:space="preserve">that </w:t>
      </w:r>
      <w:r w:rsidR="002A0E4A" w:rsidRPr="00B3445F">
        <w:t>ha</w:t>
      </w:r>
      <w:r w:rsidR="009A51AB" w:rsidRPr="00B3445F">
        <w:t>d</w:t>
      </w:r>
      <w:r w:rsidR="002A0E4A" w:rsidRPr="00B3445F">
        <w:t xml:space="preserve"> the highest wood density</w:t>
      </w:r>
      <w:r w:rsidR="003579D9" w:rsidRPr="00B3445F">
        <w:t xml:space="preserve"> in our dataset.</w:t>
      </w:r>
      <w:r w:rsidR="00686747" w:rsidRPr="00B3445F">
        <w:rPr>
          <w:b/>
        </w:rPr>
        <w:t xml:space="preserve"> </w:t>
      </w:r>
      <w:r w:rsidR="004711BF" w:rsidRPr="00B3445F">
        <w:t xml:space="preserve">Lacking the morphological adaptations required to thrive directly along the channel edge, these species may rely solely on generating mechanically strong stems to withstand flooding. </w:t>
      </w:r>
      <w:r w:rsidR="00715486" w:rsidRPr="00B3445F">
        <w:t>High wood density species</w:t>
      </w:r>
      <w:r w:rsidR="009A1533" w:rsidRPr="00B3445F">
        <w:t xml:space="preserve"> tended to occur further up the bank, so would be subject to only the more intense flooding events. Since</w:t>
      </w:r>
      <w:r w:rsidR="004711BF" w:rsidRPr="00B3445F">
        <w:t xml:space="preserve"> succession </w:t>
      </w:r>
      <w:r w:rsidR="002A0E4A" w:rsidRPr="00B3445F">
        <w:t>typically advances with elevation above the channel edge</w:t>
      </w:r>
      <w:r w:rsidR="009A1533" w:rsidRPr="00B3445F">
        <w:t xml:space="preserve"> </w:t>
      </w:r>
      <w:r w:rsidR="009B230D" w:rsidRPr="00B3445F">
        <w:fldChar w:fldCharType="begin" w:fldLock="1"/>
      </w:r>
      <w:r w:rsidR="004D0FC3" w:rsidRPr="00B3445F">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mendeley" : { "formattedCitation" : "(Tabacchi, Correll &amp; Hauer 1998)", "plainTextFormattedCitation" : "(Tabacchi, Correll &amp; Hauer 1998)", "previouslyFormattedCitation" : "(Tabacchi, Correll &amp; Hauer 1998)" }, "properties" : { "noteIndex" : 0 }, "schema" : "https://github.com/citation-style-language/schema/raw/master/csl-citation.json" }</w:instrText>
      </w:r>
      <w:r w:rsidR="009B230D" w:rsidRPr="00B3445F">
        <w:fldChar w:fldCharType="separate"/>
      </w:r>
      <w:r w:rsidR="00636F75" w:rsidRPr="00B3445F">
        <w:rPr>
          <w:noProof/>
        </w:rPr>
        <w:t>(Tabacchi, Correll &amp; Hauer 1998)</w:t>
      </w:r>
      <w:r w:rsidR="009B230D" w:rsidRPr="00B3445F">
        <w:fldChar w:fldCharType="end"/>
      </w:r>
      <w:r w:rsidR="009A1533" w:rsidRPr="00B3445F">
        <w:t>,</w:t>
      </w:r>
      <w:r w:rsidR="002A0E4A" w:rsidRPr="00B3445F">
        <w:t xml:space="preserve"> </w:t>
      </w:r>
      <w:r w:rsidR="009A1533" w:rsidRPr="00B3445F">
        <w:t>t</w:t>
      </w:r>
      <w:r w:rsidR="00686747" w:rsidRPr="00B3445F">
        <w:t xml:space="preserve">his observation agrees with previous </w:t>
      </w:r>
      <w:r w:rsidR="00A11873" w:rsidRPr="00B3445F">
        <w:t>work</w:t>
      </w:r>
      <w:r w:rsidR="009A51AB" w:rsidRPr="00B3445F">
        <w:t xml:space="preserve"> </w:t>
      </w:r>
      <w:r w:rsidR="00686747" w:rsidRPr="00B3445F">
        <w:t>showing increasing wood density along a successional gradient</w:t>
      </w:r>
      <w:r w:rsidR="00E2757B" w:rsidRPr="00B3445F">
        <w:t xml:space="preserve"> </w:t>
      </w:r>
      <w:r w:rsidR="009B230D" w:rsidRPr="00B3445F">
        <w:fldChar w:fldCharType="begin" w:fldLock="1"/>
      </w:r>
      <w:r w:rsidR="004D0FC3" w:rsidRPr="00B3445F">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 : "3", "issued" : { "date-parts" : [ [ "2005" ] ] }, "page" : "521-535", "title" : "Alternative height strategies among 45 dicot rain forest species from tropical Queensland, Australia", "type" : "article-journal", "volume" : "93" }, "uris" : [ "http://www.mendeley.com/documents/?uuid=366c81ca-ca55-4422-8b94-c9a2ce5cd7c6" ] } ], "mendeley" : { "formattedCitation" : "(Falster &amp; Westoby 2005)", "plainTextFormattedCitation" : "(Falster &amp; Westoby 2005)", "previouslyFormattedCitation" : "(Falster &amp; Westoby 2005)" }, "properties" : { "noteIndex" : 0 }, "schema" : "https://github.com/citation-style-language/schema/raw/master/csl-citation.json" }</w:instrText>
      </w:r>
      <w:r w:rsidR="009B230D" w:rsidRPr="00B3445F">
        <w:fldChar w:fldCharType="separate"/>
      </w:r>
      <w:r w:rsidR="00636F75" w:rsidRPr="00B3445F">
        <w:rPr>
          <w:noProof/>
        </w:rPr>
        <w:t>(Falster &amp; Westoby 2005)</w:t>
      </w:r>
      <w:r w:rsidR="009B230D" w:rsidRPr="00B3445F">
        <w:fldChar w:fldCharType="end"/>
      </w:r>
      <w:r w:rsidRPr="00B3445F">
        <w:t>.</w:t>
      </w:r>
      <w:r w:rsidR="00715486" w:rsidRPr="00B3445F">
        <w:t xml:space="preserve"> Further</w:t>
      </w:r>
      <w:r w:rsidR="00686747" w:rsidRPr="00B3445F">
        <w:t xml:space="preserve"> </w:t>
      </w:r>
      <w:r w:rsidR="00715486" w:rsidRPr="00B3445F">
        <w:t>parallels in the existing wood density literature are also evident here</w:t>
      </w:r>
      <w:r w:rsidR="009A51AB" w:rsidRPr="00B3445F">
        <w:t>, where</w:t>
      </w:r>
      <w:r w:rsidR="00715486" w:rsidRPr="00B3445F">
        <w:t xml:space="preserve"> high wood density individuals were much less likely to experience major wind damage following a cyclone </w:t>
      </w:r>
      <w:r w:rsidR="009B230D" w:rsidRPr="00B3445F">
        <w:fldChar w:fldCharType="begin" w:fldLock="1"/>
      </w:r>
      <w:r w:rsidR="004D0FC3" w:rsidRPr="00B3445F">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formattedCitation" : "(Curran &lt;i&gt;et al.&lt;/i&gt; 2008)", "plainTextFormattedCitation" : "(Curran et al. 2008)", "previouslyFormattedCitation" : "(Curran &lt;i&gt;et al.&lt;/i&gt; 2008)" }, "properties" : { "noteIndex" : 0 }, "schema" : "https://github.com/citation-style-language/schema/raw/master/csl-citation.json" }</w:instrText>
      </w:r>
      <w:r w:rsidR="009B230D" w:rsidRPr="00B3445F">
        <w:fldChar w:fldCharType="separate"/>
      </w:r>
      <w:r w:rsidR="000C42C5" w:rsidRPr="00B3445F">
        <w:rPr>
          <w:noProof/>
        </w:rPr>
        <w:t xml:space="preserve">(Curran </w:t>
      </w:r>
      <w:r w:rsidR="000C42C5" w:rsidRPr="00B3445F">
        <w:rPr>
          <w:i/>
          <w:noProof/>
        </w:rPr>
        <w:t>et al.</w:t>
      </w:r>
      <w:r w:rsidR="000C42C5" w:rsidRPr="00B3445F">
        <w:rPr>
          <w:noProof/>
        </w:rPr>
        <w:t xml:space="preserve"> 2008)</w:t>
      </w:r>
      <w:r w:rsidR="009B230D" w:rsidRPr="00B3445F">
        <w:fldChar w:fldCharType="end"/>
      </w:r>
      <w:r w:rsidR="00715486" w:rsidRPr="00B3445F">
        <w:t>.</w:t>
      </w:r>
    </w:p>
    <w:p w:rsidR="00935CB6" w:rsidRPr="00B3445F" w:rsidRDefault="00B634E6" w:rsidP="00935CB6">
      <w:pPr>
        <w:spacing w:line="360" w:lineRule="auto"/>
      </w:pPr>
      <w:r w:rsidRPr="00B3445F">
        <w:t xml:space="preserve">The gradient identified by </w:t>
      </w:r>
      <w:r w:rsidR="00ED02F3" w:rsidRPr="00B3445F">
        <w:t>p</w:t>
      </w:r>
      <w:r w:rsidRPr="00B3445F">
        <w:t xml:space="preserve">rincipal </w:t>
      </w:r>
      <w:r w:rsidR="00ED02F3" w:rsidRPr="00B3445F">
        <w:t>c</w:t>
      </w:r>
      <w:r w:rsidRPr="00B3445F">
        <w:t xml:space="preserve">omponents </w:t>
      </w:r>
      <w:r w:rsidR="00ED02F3" w:rsidRPr="00B3445F">
        <w:t>a</w:t>
      </w:r>
      <w:r w:rsidRPr="00B3445F">
        <w:t xml:space="preserve">nalysis integrates predictability of water availability, seasonality and flood intensity into a single axis of hydrological variation. It is not possible to tease out individual drivers of variation in </w:t>
      </w:r>
      <w:r w:rsidR="00195B03" w:rsidRPr="00B3445F">
        <w:t xml:space="preserve">mean </w:t>
      </w:r>
      <w:r w:rsidRPr="00B3445F">
        <w:t>wood density,</w:t>
      </w:r>
      <w:r w:rsidR="00483144" w:rsidRPr="00B3445F">
        <w:t xml:space="preserve"> as</w:t>
      </w:r>
      <w:r w:rsidRPr="00B3445F">
        <w:t xml:space="preserve"> the conditions associated</w:t>
      </w:r>
      <w:r w:rsidR="004C1493" w:rsidRPr="00B3445F">
        <w:t xml:space="preserve"> </w:t>
      </w:r>
      <w:r w:rsidRPr="00B3445F">
        <w:t xml:space="preserve">with both environmental unpredictability and mechanical disturbance act in unison to </w:t>
      </w:r>
      <w:r w:rsidR="00B549EB" w:rsidRPr="00B3445F">
        <w:t>drive</w:t>
      </w:r>
      <w:r w:rsidRPr="00B3445F">
        <w:t xml:space="preserve"> community wood density to</w:t>
      </w:r>
      <w:r w:rsidR="00B549EB" w:rsidRPr="00B3445F">
        <w:t>wards</w:t>
      </w:r>
      <w:r w:rsidRPr="00B3445F">
        <w:t xml:space="preserve"> higher mean values</w:t>
      </w:r>
      <w:r w:rsidR="00971B18" w:rsidRPr="00B3445F">
        <w:t>.</w:t>
      </w:r>
      <w:r w:rsidR="005E3EC2" w:rsidRPr="00B3445F">
        <w:t xml:space="preserve"> </w:t>
      </w:r>
    </w:p>
    <w:p w:rsidR="00A11873" w:rsidRPr="00B3445F" w:rsidRDefault="00A11873" w:rsidP="00935CB6">
      <w:pPr>
        <w:spacing w:line="360" w:lineRule="auto"/>
      </w:pPr>
      <w:r w:rsidRPr="00B3445F">
        <w:t xml:space="preserve">Community weighted variance in wood density showed a quadratic distribution across this gradient of </w:t>
      </w:r>
      <w:r w:rsidR="00AD7C22" w:rsidRPr="00B3445F">
        <w:t>‘</w:t>
      </w:r>
      <w:r w:rsidRPr="00B3445F">
        <w:t>hydrological harshness</w:t>
      </w:r>
      <w:r w:rsidR="00AD7C22" w:rsidRPr="00B3445F">
        <w:t>’</w:t>
      </w:r>
      <w:r w:rsidRPr="00B3445F">
        <w:t xml:space="preserve">. Previous work has described a negative relationship between community-level variance in wood density and abiotic stress (using high latitude and elevation as proxies for stressful environments) </w:t>
      </w:r>
      <w:r w:rsidR="009B230D" w:rsidRPr="00B3445F">
        <w:fldChar w:fldCharType="begin" w:fldLock="1"/>
      </w:r>
      <w:r w:rsidRPr="00B3445F">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formattedCitation" : "(Swenson &amp; Enquist 2007)", "plainTextFormattedCitation" : "(Swenson &amp; Enquist 2007)", "previouslyFormattedCitation" : "(Swenson &amp; Enquist 2007)" }, "properties" : { "noteIndex" : 0 }, "schema" : "https://github.com/citation-style-language/schema/raw/master/csl-citation.json" }</w:instrText>
      </w:r>
      <w:r w:rsidR="009B230D" w:rsidRPr="00B3445F">
        <w:fldChar w:fldCharType="separate"/>
      </w:r>
      <w:r w:rsidRPr="00B3445F">
        <w:rPr>
          <w:noProof/>
        </w:rPr>
        <w:t>(Swenson &amp; Enquist 2007)</w:t>
      </w:r>
      <w:r w:rsidR="009B230D" w:rsidRPr="00B3445F">
        <w:fldChar w:fldCharType="end"/>
      </w:r>
      <w:r w:rsidRPr="00B3445F">
        <w:t>. Rather than constrict</w:t>
      </w:r>
      <w:r w:rsidR="00AD7C22" w:rsidRPr="00B3445F">
        <w:t>ing trait values, intermediate</w:t>
      </w:r>
      <w:r w:rsidRPr="00B3445F">
        <w:t xml:space="preserve"> levels of pulsed fluvial disturbance may promote trait diversity by retarding competitive exclusion </w:t>
      </w:r>
      <w:r w:rsidR="009B230D" w:rsidRPr="00B3445F">
        <w:fldChar w:fldCharType="begin" w:fldLock="1"/>
      </w:r>
      <w:r w:rsidRPr="00B3445F">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Huston", "given" : "M", "non-dropping-particle" : "", "parse-names" : false, "suffix" : "" } ], "container-title" : "American Naturalist", "id" : "ITEM-2", "issue" : "1", "issued" : { "date-parts" : [ [ "1979" ] ] }, "page" : "81-101", "title" : "A general hypothesis of species diversity", "type" : "article-journal", "volume" : "113" }, "uris" : [ "http://www.mendeley.com/documents/?uuid=4b769c85-61b2-4b11-9dc8-b38db47f28ee" ] } ], "mendeley" : { "formattedCitation" : "(Huston 1979; Naiman &amp; Decamps 1997)", "plainTextFormattedCitation" : "(Huston 1979; Naiman &amp; Decamps 1997)", "previouslyFormattedCitation" : "(Huston 1979; Naiman &amp; Decamps 1997)" }, "properties" : { "noteIndex" : 0 }, "schema" : "https://github.com/citation-style-language/schema/raw/master/csl-citation.json" }</w:instrText>
      </w:r>
      <w:r w:rsidR="009B230D" w:rsidRPr="00B3445F">
        <w:fldChar w:fldCharType="separate"/>
      </w:r>
      <w:r w:rsidRPr="00B3445F">
        <w:rPr>
          <w:noProof/>
        </w:rPr>
        <w:t>(Huston 1979; Naiman &amp; Decamps 1997)</w:t>
      </w:r>
      <w:r w:rsidR="009B230D" w:rsidRPr="00B3445F">
        <w:fldChar w:fldCharType="end"/>
      </w:r>
      <w:r w:rsidRPr="00B3445F">
        <w:t xml:space="preserve">, whilst simultaneously generating structurally heterogeneous habitat </w:t>
      </w:r>
      <w:r w:rsidR="009B230D" w:rsidRPr="00B3445F">
        <w:fldChar w:fldCharType="begin" w:fldLock="1"/>
      </w:r>
      <w:r w:rsidR="00AD7C22" w:rsidRPr="00B3445F">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Corenblit &lt;i&gt;et al.&lt;/i&gt; 2007)", "manualFormatting" : "(Corenblit et al. 2007)", "plainTextFormattedCitation" : "(Corenblit et al. 2007)", "previouslyFormattedCitation" : "(Corenblit &lt;i&gt;et al.&lt;/i&gt; 2007)" }, "properties" : { "noteIndex" : 0 }, "schema" : "https://github.com/citation-style-language/schema/raw/master/csl-citation.json" }</w:instrText>
      </w:r>
      <w:r w:rsidR="009B230D" w:rsidRPr="00B3445F">
        <w:fldChar w:fldCharType="separate"/>
      </w:r>
      <w:r w:rsidRPr="00B3445F">
        <w:rPr>
          <w:noProof/>
        </w:rPr>
        <w:t xml:space="preserve">(Corenblit </w:t>
      </w:r>
      <w:r w:rsidRPr="00B3445F">
        <w:rPr>
          <w:i/>
          <w:noProof/>
        </w:rPr>
        <w:t>et al.</w:t>
      </w:r>
      <w:r w:rsidRPr="00B3445F">
        <w:rPr>
          <w:noProof/>
        </w:rPr>
        <w:t xml:space="preserve"> 2007)</w:t>
      </w:r>
      <w:r w:rsidR="009B230D" w:rsidRPr="00B3445F">
        <w:fldChar w:fldCharType="end"/>
      </w:r>
      <w:r w:rsidRPr="00B3445F">
        <w:t xml:space="preserve">. While the fit of our model is statistically significant, the paucity of values through the middle range of the PC1 axis </w:t>
      </w:r>
      <w:r w:rsidR="003E70E8" w:rsidRPr="00B3445F">
        <w:t>gives rise to error around the peak of the fitted curve;</w:t>
      </w:r>
      <w:r w:rsidRPr="00B3445F">
        <w:t xml:space="preserve"> </w:t>
      </w:r>
      <w:r w:rsidR="003E70E8" w:rsidRPr="00B3445F">
        <w:t xml:space="preserve">interpretation of this result therefore necessitates </w:t>
      </w:r>
      <w:r w:rsidRPr="00B3445F">
        <w:t>some caution.</w:t>
      </w:r>
      <w:r w:rsidR="003E70E8" w:rsidRPr="00B3445F">
        <w:t xml:space="preserve"> </w:t>
      </w:r>
    </w:p>
    <w:p w:rsidR="008E156A" w:rsidRPr="00B3445F" w:rsidRDefault="00DB0849" w:rsidP="007E254E">
      <w:pPr>
        <w:spacing w:line="360" w:lineRule="auto"/>
      </w:pPr>
      <w:r w:rsidRPr="00B3445F">
        <w:t>D</w:t>
      </w:r>
      <w:r w:rsidR="00B634E6" w:rsidRPr="00B3445F">
        <w:t xml:space="preserve">amming and water extraction, </w:t>
      </w:r>
      <w:r w:rsidRPr="00B3445F">
        <w:t>and changing climatic conditions are altering hydrology globally</w:t>
      </w:r>
      <w:r w:rsidR="00B634E6" w:rsidRPr="00B3445F">
        <w:t xml:space="preserve"> </w:t>
      </w:r>
      <w:r w:rsidR="009B230D" w:rsidRPr="00B3445F">
        <w:rPr>
          <w:lang w:val="en-US"/>
        </w:rPr>
        <w:fldChar w:fldCharType="begin" w:fldLock="1"/>
      </w:r>
      <w:r w:rsidR="002464BA" w:rsidRPr="00B3445F">
        <w:rPr>
          <w:lang w:val="en-US"/>
        </w:rPr>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2",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Nilsson &amp; Berggren 2000; Stocker &lt;i&gt;et al.&lt;/i&gt; 2013)", "plainTextFormattedCitation" : "(Nilsson &amp; Berggren 2000; Stocker et al. 2013)", "previouslyFormattedCitation" : "(Nilsson &amp; Berggren 2000; Stocker &lt;i&gt;et al.&lt;/i&gt; 2013)" }, "properties" : { "noteIndex" : 0 }, "schema" : "https://github.com/citation-style-language/schema/raw/master/csl-citation.json" }</w:instrText>
      </w:r>
      <w:r w:rsidR="009B230D" w:rsidRPr="00B3445F">
        <w:rPr>
          <w:lang w:val="en-US"/>
        </w:rPr>
        <w:fldChar w:fldCharType="separate"/>
      </w:r>
      <w:r w:rsidR="000847A5" w:rsidRPr="00B3445F">
        <w:rPr>
          <w:noProof/>
          <w:lang w:val="en-US"/>
        </w:rPr>
        <w:t xml:space="preserve">(Nilsson &amp; Berggren 2000; Stocker </w:t>
      </w:r>
      <w:r w:rsidR="000847A5" w:rsidRPr="00B3445F">
        <w:rPr>
          <w:i/>
          <w:noProof/>
          <w:lang w:val="en-US"/>
        </w:rPr>
        <w:t>et al.</w:t>
      </w:r>
      <w:r w:rsidR="000847A5" w:rsidRPr="00B3445F">
        <w:rPr>
          <w:noProof/>
          <w:lang w:val="en-US"/>
        </w:rPr>
        <w:t xml:space="preserve"> 2013)</w:t>
      </w:r>
      <w:r w:rsidR="009B230D" w:rsidRPr="00B3445F">
        <w:rPr>
          <w:lang w:val="en-US"/>
        </w:rPr>
        <w:fldChar w:fldCharType="end"/>
      </w:r>
      <w:r w:rsidR="00B634E6" w:rsidRPr="00B3445F">
        <w:t>. Artificial flow modification by damming and water extraction reduces overall flow volume and the magnitude and frequency of high flow events, while increasing flow predictability</w:t>
      </w:r>
      <w:r w:rsidR="00C11E44" w:rsidRPr="00B3445F">
        <w:t>,</w:t>
      </w:r>
      <w:r w:rsidR="00B634E6" w:rsidRPr="00B3445F">
        <w:t xml:space="preserve"> altering seasonality</w:t>
      </w:r>
      <w:r w:rsidR="00C11E44" w:rsidRPr="00B3445F">
        <w:t xml:space="preserve"> and limiting channel-floodplain connectivity</w:t>
      </w:r>
      <w:r w:rsidR="00E773FF" w:rsidRPr="00B3445F">
        <w:t xml:space="preserve"> </w:t>
      </w:r>
      <w:r w:rsidR="009B230D" w:rsidRPr="00B3445F">
        <w:fldChar w:fldCharType="begin" w:fldLock="1"/>
      </w:r>
      <w:r w:rsidR="004D0FC3" w:rsidRPr="00B3445F">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2", "issue" : "November 1994", "issued" : { "date-parts" : [ [ "1995" ] ] }, "page" : "15-38", "title" : "Effects of regulation on the flow regime of the River Murray, Australia", "type" : "article-journal", "volume" : "10" }, "uris" : [ "http://www.mendeley.com/documents/?uuid=4a02980c-73fa-4ebf-a3fc-6070fed8fe18" ] } ], "mendeley" : { "formattedCitation" : "(Maheshwari, Walker &amp; McMahon 1995; Graf 2006)", "plainTextFormattedCitation" : "(Maheshwari, Walker &amp; McMahon 1995; Graf 2006)", "previouslyFormattedCitation" : "(Maheshwari, Walker &amp; McMahon 1995; Graf 2006)" }, "properties" : { "noteIndex" : 0 }, "schema" : "https://github.com/citation-style-language/schema/raw/master/csl-citation.json" }</w:instrText>
      </w:r>
      <w:r w:rsidR="009B230D" w:rsidRPr="00B3445F">
        <w:fldChar w:fldCharType="separate"/>
      </w:r>
      <w:r w:rsidR="00636F75" w:rsidRPr="00B3445F">
        <w:rPr>
          <w:noProof/>
        </w:rPr>
        <w:t>(Maheshwari, Walker &amp; McMahon 1995; Graf 2006)</w:t>
      </w:r>
      <w:r w:rsidR="009B230D" w:rsidRPr="00B3445F">
        <w:fldChar w:fldCharType="end"/>
      </w:r>
      <w:r w:rsidR="00B634E6" w:rsidRPr="00B3445F">
        <w:t xml:space="preserve">. </w:t>
      </w:r>
      <w:r w:rsidR="00442E26" w:rsidRPr="00B3445F">
        <w:t xml:space="preserve">In these altered conditions, terrestrial </w:t>
      </w:r>
      <w:r w:rsidR="00E773FF" w:rsidRPr="00B3445F">
        <w:t>species</w:t>
      </w:r>
      <w:r w:rsidR="00442E26" w:rsidRPr="00B3445F">
        <w:t xml:space="preserve"> with softer wood and faster growth rates may </w:t>
      </w:r>
      <w:r w:rsidR="000F2CFB" w:rsidRPr="00B3445F">
        <w:t>encroach on</w:t>
      </w:r>
      <w:r w:rsidR="00442E26" w:rsidRPr="00B3445F">
        <w:t xml:space="preserve"> what was once the province of </w:t>
      </w:r>
      <w:r w:rsidR="00EF1F9C" w:rsidRPr="00B3445F">
        <w:t>rheophytic assemblages</w:t>
      </w:r>
      <w:r w:rsidR="00442E26" w:rsidRPr="00B3445F">
        <w:t xml:space="preserve"> adapted to flooding and less predictable </w:t>
      </w:r>
      <w:r w:rsidR="00EF1F9C" w:rsidRPr="00B3445F">
        <w:t xml:space="preserve">hydrological </w:t>
      </w:r>
      <w:r w:rsidR="00442E26" w:rsidRPr="00B3445F">
        <w:t>condit</w:t>
      </w:r>
      <w:r w:rsidR="00144006" w:rsidRPr="00B3445F">
        <w:t>i</w:t>
      </w:r>
      <w:r w:rsidR="00442E26" w:rsidRPr="00B3445F">
        <w:t xml:space="preserve">ons. </w:t>
      </w:r>
      <w:r w:rsidR="00B634E6" w:rsidRPr="00B3445F">
        <w:t>The converse of this situation is presented by predictions of future climatic conditions: i</w:t>
      </w:r>
      <w:r w:rsidR="00B634E6" w:rsidRPr="00B3445F">
        <w:rPr>
          <w:lang w:val="en-US"/>
        </w:rPr>
        <w:t>n Australia, warming of 0.4 – 0.7</w:t>
      </w:r>
      <w:r w:rsidR="00B634E6" w:rsidRPr="00B3445F">
        <w:rPr>
          <w:vertAlign w:val="superscript"/>
          <w:lang w:val="en-US"/>
        </w:rPr>
        <w:t>o</w:t>
      </w:r>
      <w:r w:rsidR="00B634E6" w:rsidRPr="00B3445F">
        <w:rPr>
          <w:lang w:val="en-US"/>
        </w:rPr>
        <w:t>C has occurred since 1950</w:t>
      </w:r>
      <w:r w:rsidR="00B07C90" w:rsidRPr="00B3445F">
        <w:rPr>
          <w:lang w:val="en-US"/>
        </w:rPr>
        <w:t xml:space="preserve"> </w:t>
      </w:r>
      <w:r w:rsidR="009B230D" w:rsidRPr="00B3445F">
        <w:rPr>
          <w:lang w:val="en-US"/>
        </w:rPr>
        <w:fldChar w:fldCharType="begin" w:fldLock="1"/>
      </w:r>
      <w:r w:rsidR="004D0FC3" w:rsidRPr="00B3445F">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9B230D" w:rsidRPr="00B3445F">
        <w:rPr>
          <w:lang w:val="en-US"/>
        </w:rPr>
        <w:fldChar w:fldCharType="separate"/>
      </w:r>
      <w:r w:rsidR="000C42C5" w:rsidRPr="00B3445F">
        <w:rPr>
          <w:noProof/>
          <w:lang w:val="en-US"/>
        </w:rPr>
        <w:t xml:space="preserve">(Hennessy </w:t>
      </w:r>
      <w:r w:rsidR="000C42C5" w:rsidRPr="00B3445F">
        <w:rPr>
          <w:i/>
          <w:noProof/>
          <w:lang w:val="en-US"/>
        </w:rPr>
        <w:t>et al.</w:t>
      </w:r>
      <w:r w:rsidR="000C42C5" w:rsidRPr="00B3445F">
        <w:rPr>
          <w:noProof/>
          <w:lang w:val="en-US"/>
        </w:rPr>
        <w:t xml:space="preserve"> 2007)</w:t>
      </w:r>
      <w:r w:rsidR="009B230D" w:rsidRPr="00B3445F">
        <w:rPr>
          <w:lang w:val="en-US"/>
        </w:rPr>
        <w:fldChar w:fldCharType="end"/>
      </w:r>
      <w:r w:rsidR="00B634E6" w:rsidRPr="00B3445F">
        <w:rPr>
          <w:lang w:val="en-US"/>
        </w:rPr>
        <w:t xml:space="preserve">, </w:t>
      </w:r>
      <w:r w:rsidR="009A51AB" w:rsidRPr="00B3445F">
        <w:rPr>
          <w:lang w:val="en-US"/>
        </w:rPr>
        <w:t>associated with</w:t>
      </w:r>
      <w:r w:rsidR="00B634E6" w:rsidRPr="00B3445F">
        <w:rPr>
          <w:lang w:val="en-US"/>
        </w:rPr>
        <w:t xml:space="preserve"> a reduction in rainfall across southern and eastern regions of the continent</w:t>
      </w:r>
      <w:r w:rsidR="00B07C90" w:rsidRPr="00B3445F">
        <w:rPr>
          <w:lang w:val="en-US"/>
        </w:rPr>
        <w:t xml:space="preserve"> </w:t>
      </w:r>
      <w:r w:rsidR="009B230D" w:rsidRPr="00B3445F">
        <w:rPr>
          <w:lang w:val="en-US"/>
        </w:rPr>
        <w:fldChar w:fldCharType="begin" w:fldLock="1"/>
      </w:r>
      <w:r w:rsidR="004D0FC3" w:rsidRPr="00B3445F">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formattedCitation" : "(Smith 2004)", "plainTextFormattedCitation" : "(Smith 2004)", "previouslyFormattedCitation" : "(Smith 2004)" }, "properties" : { "noteIndex" : 0 }, "schema" : "https://github.com/citation-style-language/schema/raw/master/csl-citation.json" }</w:instrText>
      </w:r>
      <w:r w:rsidR="009B230D" w:rsidRPr="00B3445F">
        <w:rPr>
          <w:lang w:val="en-US"/>
        </w:rPr>
        <w:fldChar w:fldCharType="separate"/>
      </w:r>
      <w:r w:rsidR="00636F75" w:rsidRPr="00B3445F">
        <w:rPr>
          <w:noProof/>
          <w:lang w:val="en-US"/>
        </w:rPr>
        <w:t>(Smith 2004)</w:t>
      </w:r>
      <w:r w:rsidR="009B230D" w:rsidRPr="00B3445F">
        <w:rPr>
          <w:lang w:val="en-US"/>
        </w:rPr>
        <w:fldChar w:fldCharType="end"/>
      </w:r>
      <w:r w:rsidR="00B634E6" w:rsidRPr="00B3445F">
        <w:rPr>
          <w:lang w:val="en-US"/>
        </w:rPr>
        <w:t xml:space="preserve">, and an increase in </w:t>
      </w:r>
      <w:r w:rsidR="00B634E6" w:rsidRPr="00B3445F">
        <w:rPr>
          <w:lang w:val="en-US"/>
        </w:rPr>
        <w:lastRenderedPageBreak/>
        <w:t>intensity</w:t>
      </w:r>
      <w:r w:rsidR="00C11E44" w:rsidRPr="00B3445F">
        <w:rPr>
          <w:lang w:val="en-US"/>
        </w:rPr>
        <w:t xml:space="preserve"> and frequency</w:t>
      </w:r>
      <w:r w:rsidR="00B634E6" w:rsidRPr="00B3445F">
        <w:rPr>
          <w:lang w:val="en-US"/>
        </w:rPr>
        <w:t xml:space="preserve"> of droughts</w:t>
      </w:r>
      <w:r w:rsidR="00B07C90" w:rsidRPr="00B3445F">
        <w:rPr>
          <w:lang w:val="en-US"/>
        </w:rPr>
        <w:t xml:space="preserve"> </w:t>
      </w:r>
      <w:r w:rsidR="009B230D" w:rsidRPr="00B3445F">
        <w:rPr>
          <w:lang w:val="en-US"/>
        </w:rPr>
        <w:fldChar w:fldCharType="begin" w:fldLock="1"/>
      </w:r>
      <w:r w:rsidR="004D0FC3" w:rsidRPr="00B3445F">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9B230D" w:rsidRPr="00B3445F">
        <w:rPr>
          <w:lang w:val="en-US"/>
        </w:rPr>
        <w:fldChar w:fldCharType="separate"/>
      </w:r>
      <w:r w:rsidR="000C42C5" w:rsidRPr="00B3445F">
        <w:rPr>
          <w:noProof/>
          <w:lang w:val="en-US"/>
        </w:rPr>
        <w:t xml:space="preserve">(Hennessy </w:t>
      </w:r>
      <w:r w:rsidR="000C42C5" w:rsidRPr="00B3445F">
        <w:rPr>
          <w:i/>
          <w:noProof/>
          <w:lang w:val="en-US"/>
        </w:rPr>
        <w:t>et al.</w:t>
      </w:r>
      <w:r w:rsidR="000C42C5" w:rsidRPr="00B3445F">
        <w:rPr>
          <w:noProof/>
          <w:lang w:val="en-US"/>
        </w:rPr>
        <w:t xml:space="preserve"> 2008)</w:t>
      </w:r>
      <w:r w:rsidR="009B230D" w:rsidRPr="00B3445F">
        <w:rPr>
          <w:lang w:val="en-US"/>
        </w:rPr>
        <w:fldChar w:fldCharType="end"/>
      </w:r>
      <w:r w:rsidR="00B634E6" w:rsidRPr="00B3445F">
        <w:rPr>
          <w:lang w:val="en-US"/>
        </w:rPr>
        <w:t xml:space="preserve">.  </w:t>
      </w:r>
      <w:r w:rsidR="00C11E44" w:rsidRPr="00B3445F">
        <w:rPr>
          <w:lang w:val="en-US"/>
        </w:rPr>
        <w:t xml:space="preserve">Extreme </w:t>
      </w:r>
      <w:r w:rsidR="009447FC" w:rsidRPr="00B3445F">
        <w:rPr>
          <w:lang w:val="en-US"/>
        </w:rPr>
        <w:t>rainfall</w:t>
      </w:r>
      <w:r w:rsidR="00C11E44" w:rsidRPr="00B3445F">
        <w:rPr>
          <w:lang w:val="en-US"/>
        </w:rPr>
        <w:t xml:space="preserve"> events are predicted to become more </w:t>
      </w:r>
      <w:r w:rsidR="004C1493" w:rsidRPr="00B3445F">
        <w:rPr>
          <w:lang w:val="en-US"/>
        </w:rPr>
        <w:t>prevalent, even i</w:t>
      </w:r>
      <w:r w:rsidR="00C11E44" w:rsidRPr="00B3445F">
        <w:rPr>
          <w:lang w:val="en-US"/>
        </w:rPr>
        <w:t xml:space="preserve">n areas </w:t>
      </w:r>
      <w:r w:rsidR="009447FC" w:rsidRPr="00B3445F">
        <w:rPr>
          <w:lang w:val="en-US"/>
        </w:rPr>
        <w:t xml:space="preserve">where the trend is towards mean reductions in annual or seasonal rainfall </w:t>
      </w:r>
      <w:r w:rsidR="009B230D" w:rsidRPr="00B3445F">
        <w:rPr>
          <w:lang w:val="en-US"/>
        </w:rPr>
        <w:fldChar w:fldCharType="begin" w:fldLock="1"/>
      </w:r>
      <w:r w:rsidR="004D0FC3" w:rsidRPr="00B3445F">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formattedCitation" : "(Chiew &lt;i&gt;et al.&lt;/i&gt; 2009)", "plainTextFormattedCitation" : "(Chiew et al. 2009)", "previouslyFormattedCitation" : "(Chiew &lt;i&gt;et al.&lt;/i&gt; 2009)" }, "properties" : { "noteIndex" : 0 }, "schema" : "https://github.com/citation-style-language/schema/raw/master/csl-citation.json" }</w:instrText>
      </w:r>
      <w:r w:rsidR="009B230D" w:rsidRPr="00B3445F">
        <w:rPr>
          <w:lang w:val="en-US"/>
        </w:rPr>
        <w:fldChar w:fldCharType="separate"/>
      </w:r>
      <w:r w:rsidR="000C42C5" w:rsidRPr="00B3445F">
        <w:rPr>
          <w:noProof/>
          <w:lang w:val="en-US"/>
        </w:rPr>
        <w:t xml:space="preserve">(Chiew </w:t>
      </w:r>
      <w:r w:rsidR="000C42C5" w:rsidRPr="00B3445F">
        <w:rPr>
          <w:i/>
          <w:noProof/>
          <w:lang w:val="en-US"/>
        </w:rPr>
        <w:t>et al.</w:t>
      </w:r>
      <w:r w:rsidR="000C42C5" w:rsidRPr="00B3445F">
        <w:rPr>
          <w:noProof/>
          <w:lang w:val="en-US"/>
        </w:rPr>
        <w:t xml:space="preserve"> 2009)</w:t>
      </w:r>
      <w:r w:rsidR="009B230D" w:rsidRPr="00B3445F">
        <w:rPr>
          <w:lang w:val="en-US"/>
        </w:rPr>
        <w:fldChar w:fldCharType="end"/>
      </w:r>
      <w:r w:rsidR="009447FC" w:rsidRPr="00B3445F">
        <w:rPr>
          <w:lang w:val="en-US"/>
        </w:rPr>
        <w:t>.</w:t>
      </w:r>
      <w:r w:rsidR="009447FC" w:rsidRPr="00B3445F">
        <w:rPr>
          <w:b/>
          <w:lang w:val="en-US"/>
        </w:rPr>
        <w:t xml:space="preserve"> </w:t>
      </w:r>
      <w:r w:rsidR="00096684" w:rsidRPr="00B3445F">
        <w:rPr>
          <w:lang w:val="en-US"/>
        </w:rPr>
        <w:t>R</w:t>
      </w:r>
      <w:r w:rsidR="00C3096E" w:rsidRPr="00B3445F">
        <w:rPr>
          <w:lang w:val="en-US"/>
        </w:rPr>
        <w:t>iver discharge</w:t>
      </w:r>
      <w:r w:rsidR="00096684" w:rsidRPr="00B3445F">
        <w:rPr>
          <w:lang w:val="en-US"/>
        </w:rPr>
        <w:t xml:space="preserve"> in Australia</w:t>
      </w:r>
      <w:r w:rsidR="00C3096E" w:rsidRPr="00B3445F">
        <w:rPr>
          <w:lang w:val="en-US"/>
        </w:rPr>
        <w:t xml:space="preserve"> is known to be particularly sensitive to the El Nino-Southern Oscillation (ENSO)  phenomenon that is an integral driver of the continent’s </w:t>
      </w:r>
      <w:r w:rsidR="00096684" w:rsidRPr="00B3445F">
        <w:rPr>
          <w:lang w:val="en-US"/>
        </w:rPr>
        <w:t>climate patterns</w:t>
      </w:r>
      <w:r w:rsidR="004C1493" w:rsidRPr="00B3445F">
        <w:rPr>
          <w:lang w:val="en-US"/>
        </w:rPr>
        <w:t xml:space="preserve"> </w:t>
      </w:r>
      <w:r w:rsidR="009B230D" w:rsidRPr="00B3445F">
        <w:rPr>
          <w:lang w:val="en-US"/>
        </w:rPr>
        <w:fldChar w:fldCharType="begin" w:fldLock="1"/>
      </w:r>
      <w:r w:rsidR="004D0FC3" w:rsidRPr="00B3445F">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formattedCitation" : "(Nicholls 1989; Ward &lt;i&gt;et al.&lt;/i&gt; 2010)", "plainTextFormattedCitation" : "(Nicholls 1989; Ward et al. 2010)", "previouslyFormattedCitation" : "(Nicholls 1989; Ward &lt;i&gt;et al.&lt;/i&gt; 2010)" }, "properties" : { "noteIndex" : 0 }, "schema" : "https://github.com/citation-style-language/schema/raw/master/csl-citation.json" }</w:instrText>
      </w:r>
      <w:r w:rsidR="009B230D" w:rsidRPr="00B3445F">
        <w:rPr>
          <w:lang w:val="en-US"/>
        </w:rPr>
        <w:fldChar w:fldCharType="separate"/>
      </w:r>
      <w:r w:rsidR="000C42C5" w:rsidRPr="00B3445F">
        <w:rPr>
          <w:noProof/>
          <w:lang w:val="en-US"/>
        </w:rPr>
        <w:t xml:space="preserve">(Nicholls 1989; Ward </w:t>
      </w:r>
      <w:r w:rsidR="000C42C5" w:rsidRPr="00B3445F">
        <w:rPr>
          <w:i/>
          <w:noProof/>
          <w:lang w:val="en-US"/>
        </w:rPr>
        <w:t>et al.</w:t>
      </w:r>
      <w:r w:rsidR="000C42C5" w:rsidRPr="00B3445F">
        <w:rPr>
          <w:noProof/>
          <w:lang w:val="en-US"/>
        </w:rPr>
        <w:t xml:space="preserve"> 2010)</w:t>
      </w:r>
      <w:r w:rsidR="009B230D" w:rsidRPr="00B3445F">
        <w:rPr>
          <w:lang w:val="en-US"/>
        </w:rPr>
        <w:fldChar w:fldCharType="end"/>
      </w:r>
      <w:r w:rsidR="00096684" w:rsidRPr="00B3445F">
        <w:rPr>
          <w:lang w:val="en-US"/>
        </w:rPr>
        <w:t xml:space="preserve">. Projected increases in climatic variability </w:t>
      </w:r>
      <w:r w:rsidR="009B230D" w:rsidRPr="00B3445F">
        <w:rPr>
          <w:lang w:val="en-US"/>
        </w:rPr>
        <w:fldChar w:fldCharType="begin" w:fldLock="1"/>
      </w:r>
      <w:r w:rsidR="004D0FC3" w:rsidRPr="00B3445F">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9B230D" w:rsidRPr="00B3445F">
        <w:rPr>
          <w:lang w:val="en-US"/>
        </w:rPr>
        <w:fldChar w:fldCharType="separate"/>
      </w:r>
      <w:r w:rsidR="000C42C5" w:rsidRPr="00B3445F">
        <w:rPr>
          <w:noProof/>
          <w:lang w:val="en-US"/>
        </w:rPr>
        <w:t xml:space="preserve">(Hennessy </w:t>
      </w:r>
      <w:r w:rsidR="000C42C5" w:rsidRPr="00B3445F">
        <w:rPr>
          <w:i/>
          <w:noProof/>
          <w:lang w:val="en-US"/>
        </w:rPr>
        <w:t>et al.</w:t>
      </w:r>
      <w:r w:rsidR="000C42C5" w:rsidRPr="00B3445F">
        <w:rPr>
          <w:noProof/>
          <w:lang w:val="en-US"/>
        </w:rPr>
        <w:t xml:space="preserve"> 2008)</w:t>
      </w:r>
      <w:r w:rsidR="009B230D" w:rsidRPr="00B3445F">
        <w:rPr>
          <w:lang w:val="en-US"/>
        </w:rPr>
        <w:fldChar w:fldCharType="end"/>
      </w:r>
      <w:r w:rsidR="00096684" w:rsidRPr="00B3445F">
        <w:rPr>
          <w:lang w:val="en-US"/>
        </w:rPr>
        <w:t xml:space="preserve"> may therefore overlay the already strong natural variability induced by ENSO to produce significant alterations to streamflow.</w:t>
      </w:r>
      <w:r w:rsidR="00BA7840" w:rsidRPr="00B3445F">
        <w:rPr>
          <w:lang w:val="en-US"/>
        </w:rPr>
        <w:t xml:space="preserve"> </w:t>
      </w:r>
      <w:r w:rsidR="00DB3F5D" w:rsidRPr="00B3445F">
        <w:rPr>
          <w:lang w:val="en-US"/>
        </w:rPr>
        <w:t xml:space="preserve">Under such conditions, </w:t>
      </w:r>
      <w:r w:rsidR="00C73D47" w:rsidRPr="00B3445F">
        <w:rPr>
          <w:lang w:val="en-US"/>
        </w:rPr>
        <w:t>near-channel abundance</w:t>
      </w:r>
      <w:r w:rsidR="00DB3F5D" w:rsidRPr="00B3445F">
        <w:rPr>
          <w:lang w:val="en-US"/>
        </w:rPr>
        <w:t xml:space="preserve"> of opportunistic</w:t>
      </w:r>
      <w:r w:rsidR="00ED54F8" w:rsidRPr="00B3445F">
        <w:rPr>
          <w:lang w:val="en-US"/>
        </w:rPr>
        <w:t xml:space="preserve"> terrestrial</w:t>
      </w:r>
      <w:r w:rsidR="00DB3F5D" w:rsidRPr="00B3445F">
        <w:rPr>
          <w:lang w:val="en-US"/>
        </w:rPr>
        <w:t xml:space="preserve"> species</w:t>
      </w:r>
      <w:r w:rsidR="00ED54F8" w:rsidRPr="00B3445F">
        <w:rPr>
          <w:lang w:val="en-US"/>
        </w:rPr>
        <w:t xml:space="preserve"> (with their broad diversity of wood density strategies)</w:t>
      </w:r>
      <w:r w:rsidR="00DB3F5D" w:rsidRPr="00B3445F">
        <w:rPr>
          <w:lang w:val="en-US"/>
        </w:rPr>
        <w:t xml:space="preserve"> may decline in favour of </w:t>
      </w:r>
      <w:r w:rsidR="00B3552B" w:rsidRPr="00B3445F">
        <w:rPr>
          <w:lang w:val="en-US"/>
        </w:rPr>
        <w:t>rheophy</w:t>
      </w:r>
      <w:r w:rsidR="00056B96" w:rsidRPr="00B3445F">
        <w:rPr>
          <w:lang w:val="en-US"/>
        </w:rPr>
        <w:t>te-dominated</w:t>
      </w:r>
      <w:r w:rsidR="00DB3F5D" w:rsidRPr="00B3445F">
        <w:rPr>
          <w:lang w:val="en-US"/>
        </w:rPr>
        <w:t xml:space="preserve"> </w:t>
      </w:r>
      <w:r w:rsidR="00056B96" w:rsidRPr="00B3445F">
        <w:rPr>
          <w:lang w:val="en-US"/>
        </w:rPr>
        <w:t>assemblages</w:t>
      </w:r>
      <w:r w:rsidR="00DB3F5D" w:rsidRPr="00B3445F">
        <w:rPr>
          <w:lang w:val="en-US"/>
        </w:rPr>
        <w:t xml:space="preserve"> whose ecological strategies are optimized to harsh hydrological conditions.</w:t>
      </w:r>
      <w:r w:rsidR="00B634E6" w:rsidRPr="00B3445F">
        <w:t xml:space="preserve"> </w:t>
      </w:r>
      <w:r w:rsidR="00C27C76" w:rsidRPr="00B3445F">
        <w:t xml:space="preserve"> </w:t>
      </w:r>
      <w:r w:rsidR="00B634E6" w:rsidRPr="00B3445F">
        <w:t>If changes in spatial extent of climate zones can be related to changes in runoff - a complicated but progressing area of research in hydroclimatology</w:t>
      </w:r>
      <w:r w:rsidR="00ED02F3" w:rsidRPr="00B3445F">
        <w:t xml:space="preserve"> </w:t>
      </w:r>
      <w:r w:rsidR="009B230D" w:rsidRPr="00B3445F">
        <w:fldChar w:fldCharType="begin" w:fldLock="1"/>
      </w:r>
      <w:r w:rsidR="004D0FC3" w:rsidRPr="00B3445F">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formattedCitation" : "(Peel &amp; Bloschl 2011)", "plainTextFormattedCitation" : "(Peel &amp; Bloschl 2011)", "previouslyFormattedCitation" : "(Peel &amp; Bloschl 2011)" }, "properties" : { "noteIndex" : 0 }, "schema" : "https://github.com/citation-style-language/schema/raw/master/csl-citation.json" }</w:instrText>
      </w:r>
      <w:r w:rsidR="009B230D" w:rsidRPr="00B3445F">
        <w:fldChar w:fldCharType="separate"/>
      </w:r>
      <w:r w:rsidR="00636F75" w:rsidRPr="00B3445F">
        <w:rPr>
          <w:noProof/>
        </w:rPr>
        <w:t>(Peel &amp; Bloschl 2011)</w:t>
      </w:r>
      <w:r w:rsidR="009B230D" w:rsidRPr="00B3445F">
        <w:fldChar w:fldCharType="end"/>
      </w:r>
      <w:r w:rsidR="00B634E6" w:rsidRPr="00B3445F">
        <w:t xml:space="preserve"> – functional approaches to ecohydrology can give insight into </w:t>
      </w:r>
      <w:r w:rsidR="00DC2070" w:rsidRPr="00B3445F">
        <w:t xml:space="preserve">likely </w:t>
      </w:r>
      <w:r w:rsidR="00B634E6" w:rsidRPr="00B3445F">
        <w:t>chang</w:t>
      </w:r>
      <w:r w:rsidR="00012647" w:rsidRPr="00B3445F">
        <w:t>es in</w:t>
      </w:r>
      <w:r w:rsidR="00B634E6" w:rsidRPr="00B3445F">
        <w:t xml:space="preserve"> riparian plant </w:t>
      </w:r>
      <w:r w:rsidR="00012647" w:rsidRPr="00B3445F">
        <w:t>assemblages and associated changes in ecosystem function</w:t>
      </w:r>
      <w:r w:rsidR="00B634E6" w:rsidRPr="00B3445F">
        <w:t xml:space="preserve">.  </w:t>
      </w:r>
    </w:p>
    <w:p w:rsidR="000847A5" w:rsidRPr="00B3445F" w:rsidRDefault="000847A5" w:rsidP="007E254E">
      <w:pPr>
        <w:spacing w:line="360" w:lineRule="auto"/>
      </w:pPr>
    </w:p>
    <w:p w:rsidR="000847A5" w:rsidRPr="00B3445F" w:rsidRDefault="000847A5" w:rsidP="007E254E">
      <w:pPr>
        <w:spacing w:line="360" w:lineRule="auto"/>
        <w:rPr>
          <w:b/>
        </w:rPr>
      </w:pPr>
      <w:r w:rsidRPr="00B3445F">
        <w:rPr>
          <w:b/>
        </w:rPr>
        <w:t>Conclusion</w:t>
      </w:r>
    </w:p>
    <w:p w:rsidR="008E156A" w:rsidRPr="00B3445F" w:rsidRDefault="00B634E6" w:rsidP="007E254E">
      <w:pPr>
        <w:spacing w:line="360" w:lineRule="auto"/>
      </w:pPr>
      <w:r w:rsidRPr="00B3445F">
        <w:t>Our study emphasises the importance of hydrological conditions</w:t>
      </w:r>
      <w:r w:rsidR="00DC2070" w:rsidRPr="00B3445F">
        <w:t>,</w:t>
      </w:r>
      <w:r w:rsidRPr="00B3445F">
        <w:t xml:space="preserve"> particularly disturbance and environmental unpredictability, as determinants of ecological strategy in riparian </w:t>
      </w:r>
      <w:r w:rsidR="007B76D5" w:rsidRPr="00B3445F">
        <w:t>plant communities</w:t>
      </w:r>
      <w:r w:rsidRPr="00B3445F">
        <w:t xml:space="preserve">. </w:t>
      </w:r>
      <w:r w:rsidR="00757612" w:rsidRPr="00B3445F">
        <w:t xml:space="preserve">These relationships </w:t>
      </w:r>
      <w:r w:rsidR="004C7DD8" w:rsidRPr="00B3445F">
        <w:t>may be</w:t>
      </w:r>
      <w:r w:rsidR="00757612" w:rsidRPr="00B3445F">
        <w:t xml:space="preserve"> generalisable to diverse biomes, given the strong constraints imposed by flooding and fluctuating water availability on woody plant ecological strategies in</w:t>
      </w:r>
      <w:r w:rsidR="007541D3" w:rsidRPr="00B3445F">
        <w:t xml:space="preserve"> many </w:t>
      </w:r>
      <w:r w:rsidR="00757612" w:rsidRPr="00B3445F">
        <w:t xml:space="preserve">riparian environments.  </w:t>
      </w:r>
      <w:r w:rsidR="0023013E" w:rsidRPr="00B3445F">
        <w:t xml:space="preserve">The marked influence of rare, high intensity floods on wood density is </w:t>
      </w:r>
      <w:r w:rsidRPr="00B3445F">
        <w:t xml:space="preserve">likely to </w:t>
      </w:r>
      <w:r w:rsidR="00DC2070" w:rsidRPr="00B3445F">
        <w:t xml:space="preserve">have </w:t>
      </w:r>
      <w:r w:rsidR="00012647" w:rsidRPr="00B3445F">
        <w:t xml:space="preserve">significant </w:t>
      </w:r>
      <w:r w:rsidRPr="00B3445F">
        <w:t>ecological consequences for riparian plant communities</w:t>
      </w:r>
      <w:r w:rsidR="001C1040" w:rsidRPr="00B3445F">
        <w:t xml:space="preserve"> in a</w:t>
      </w:r>
      <w:r w:rsidR="00832637" w:rsidRPr="00B3445F">
        <w:t xml:space="preserve"> south-east</w:t>
      </w:r>
      <w:r w:rsidR="001C1040" w:rsidRPr="00B3445F">
        <w:t xml:space="preserve"> Australian context</w:t>
      </w:r>
      <w:r w:rsidR="004247CF" w:rsidRPr="00B3445F">
        <w:t xml:space="preserve">, </w:t>
      </w:r>
      <w:r w:rsidR="00832637" w:rsidRPr="00B3445F">
        <w:t>and potentially</w:t>
      </w:r>
      <w:r w:rsidR="001C1040" w:rsidRPr="00B3445F">
        <w:t xml:space="preserve"> </w:t>
      </w:r>
      <w:r w:rsidR="004247CF" w:rsidRPr="00B3445F">
        <w:t xml:space="preserve">in </w:t>
      </w:r>
      <w:r w:rsidR="001C1040" w:rsidRPr="00B3445F">
        <w:t xml:space="preserve">other </w:t>
      </w:r>
      <w:r w:rsidR="004247CF" w:rsidRPr="00B3445F">
        <w:t>regions</w:t>
      </w:r>
      <w:r w:rsidRPr="00B3445F">
        <w:t xml:space="preserve"> where increasing climatic variability and frequency of extreme events are hallmarks of climate change predictions</w:t>
      </w:r>
      <w:r w:rsidR="00DC2070" w:rsidRPr="00B3445F">
        <w:t xml:space="preserve">. </w:t>
      </w:r>
    </w:p>
    <w:p w:rsidR="008E156A" w:rsidRPr="00B3445F" w:rsidRDefault="008E156A" w:rsidP="007E254E">
      <w:pPr>
        <w:spacing w:line="360" w:lineRule="auto"/>
        <w:rPr>
          <w:b/>
        </w:rPr>
      </w:pPr>
    </w:p>
    <w:p w:rsidR="000D15AC" w:rsidRPr="00B3445F" w:rsidRDefault="000D15AC" w:rsidP="007E254E">
      <w:pPr>
        <w:spacing w:line="360" w:lineRule="auto"/>
        <w:rPr>
          <w:b/>
        </w:rPr>
      </w:pPr>
    </w:p>
    <w:p w:rsidR="000D15AC" w:rsidRPr="00B3445F" w:rsidRDefault="000D15AC" w:rsidP="007E254E">
      <w:pPr>
        <w:spacing w:line="360" w:lineRule="auto"/>
        <w:rPr>
          <w:b/>
        </w:rPr>
      </w:pPr>
    </w:p>
    <w:p w:rsidR="000D15AC" w:rsidRPr="00B3445F" w:rsidRDefault="000D15AC" w:rsidP="007E254E">
      <w:pPr>
        <w:spacing w:line="360" w:lineRule="auto"/>
        <w:rPr>
          <w:b/>
        </w:rPr>
      </w:pPr>
    </w:p>
    <w:p w:rsidR="002464BA" w:rsidRPr="00B3445F" w:rsidRDefault="002464BA" w:rsidP="007E254E">
      <w:pPr>
        <w:spacing w:line="360" w:lineRule="auto"/>
        <w:rPr>
          <w:b/>
        </w:rPr>
      </w:pPr>
    </w:p>
    <w:p w:rsidR="002464BA" w:rsidRPr="00B3445F" w:rsidRDefault="002464BA" w:rsidP="007E254E">
      <w:pPr>
        <w:spacing w:line="360" w:lineRule="auto"/>
        <w:rPr>
          <w:b/>
        </w:rPr>
      </w:pPr>
    </w:p>
    <w:p w:rsidR="000D15AC" w:rsidRPr="00B3445F" w:rsidRDefault="000D15AC" w:rsidP="007E254E">
      <w:pPr>
        <w:spacing w:line="360" w:lineRule="auto"/>
        <w:rPr>
          <w:b/>
        </w:rPr>
      </w:pPr>
    </w:p>
    <w:p w:rsidR="008E156A" w:rsidRPr="00B3445F" w:rsidRDefault="00E17892" w:rsidP="007E254E">
      <w:pPr>
        <w:spacing w:line="360" w:lineRule="auto"/>
      </w:pPr>
      <w:r w:rsidRPr="00B3445F">
        <w:rPr>
          <w:b/>
        </w:rPr>
        <w:lastRenderedPageBreak/>
        <w:t>Acknowledgements</w:t>
      </w:r>
    </w:p>
    <w:p w:rsidR="008E156A" w:rsidRPr="00B3445F" w:rsidRDefault="00B62127" w:rsidP="007E254E">
      <w:pPr>
        <w:spacing w:line="360" w:lineRule="auto"/>
      </w:pPr>
      <w:r w:rsidRPr="00B3445F">
        <w:t>Tanja Lenz gave invaluable advice and support throughout the project. Saskia Grootemaat, Ashley Vey, Urvashi Lallu, Julia Atkinson, Sally Lawson and Anthony Manea gave their time and inspiration in the field. We also wish to thank the officers of the New South Wales Parks and Wildlife Service and Parks Victoria who provided logistical advice and support, and the landowners who were so kind as to let us work and stay on their properties. Thanks also to Alan Baldry for his help in the herbarium, and to the PIREL group at Macquarie University</w:t>
      </w:r>
      <w:r w:rsidR="00AC7AF3" w:rsidRPr="00B3445F">
        <w:t xml:space="preserve"> for their support.</w:t>
      </w:r>
      <w:r w:rsidR="00832637" w:rsidRPr="00B3445F">
        <w:t xml:space="preserve"> Finally, we would like to </w:t>
      </w:r>
      <w:r w:rsidR="00CE3D4B" w:rsidRPr="00B3445F">
        <w:t>thank</w:t>
      </w:r>
      <w:r w:rsidR="00832637" w:rsidRPr="00B3445F">
        <w:t xml:space="preserve"> </w:t>
      </w:r>
      <w:r w:rsidR="00CE3D4B" w:rsidRPr="00B3445F">
        <w:t xml:space="preserve">Stephen Bonser and </w:t>
      </w:r>
      <w:r w:rsidR="00140E80" w:rsidRPr="00B3445F">
        <w:t>two</w:t>
      </w:r>
      <w:r w:rsidR="00CE3D4B" w:rsidRPr="00B3445F">
        <w:t xml:space="preserve"> anonymous reviewer</w:t>
      </w:r>
      <w:r w:rsidR="00140E80" w:rsidRPr="00B3445F">
        <w:t>s</w:t>
      </w:r>
      <w:r w:rsidR="00CE3D4B" w:rsidRPr="00B3445F">
        <w:t xml:space="preserve"> for their knowledge and insight</w:t>
      </w:r>
      <w:r w:rsidR="00832637" w:rsidRPr="00B3445F">
        <w:t>.</w:t>
      </w:r>
    </w:p>
    <w:p w:rsidR="00DB0849" w:rsidRPr="00B3445F" w:rsidRDefault="00DB0849" w:rsidP="007E254E">
      <w:pPr>
        <w:spacing w:line="360" w:lineRule="auto"/>
      </w:pPr>
    </w:p>
    <w:p w:rsidR="008E156A" w:rsidRPr="00B3445F" w:rsidRDefault="00E17892" w:rsidP="007E254E">
      <w:pPr>
        <w:spacing w:line="360" w:lineRule="auto"/>
        <w:rPr>
          <w:b/>
        </w:rPr>
      </w:pPr>
      <w:r w:rsidRPr="00B3445F">
        <w:rPr>
          <w:b/>
        </w:rPr>
        <w:t>Data availability</w:t>
      </w:r>
      <w:r w:rsidR="00962773" w:rsidRPr="00B3445F">
        <w:rPr>
          <w:b/>
        </w:rPr>
        <w:t xml:space="preserve"> </w:t>
      </w:r>
    </w:p>
    <w:p w:rsidR="008E156A" w:rsidRPr="00B3445F" w:rsidRDefault="00AC7AF3" w:rsidP="007E254E">
      <w:pPr>
        <w:spacing w:line="360" w:lineRule="auto"/>
      </w:pPr>
      <w:r w:rsidRPr="00B3445F">
        <w:t xml:space="preserve">All data are available through DataDryad (datadryad.org). </w:t>
      </w:r>
      <w:r w:rsidR="0037340A" w:rsidRPr="00B3445F">
        <w:t xml:space="preserve">DOI to be provided upon publication. </w:t>
      </w:r>
    </w:p>
    <w:p w:rsidR="00AF7BC8" w:rsidRPr="00B3445F" w:rsidRDefault="00AF7BC8"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0D15AC" w:rsidRPr="00B3445F" w:rsidRDefault="000D15AC" w:rsidP="007E254E">
      <w:pPr>
        <w:spacing w:line="360" w:lineRule="auto"/>
      </w:pPr>
    </w:p>
    <w:p w:rsidR="008E156A" w:rsidRPr="00B3445F" w:rsidRDefault="0044507E" w:rsidP="007E254E">
      <w:pPr>
        <w:spacing w:line="360" w:lineRule="auto"/>
        <w:rPr>
          <w:b/>
        </w:rPr>
      </w:pPr>
      <w:r w:rsidRPr="00B3445F">
        <w:rPr>
          <w:b/>
        </w:rPr>
        <w:lastRenderedPageBreak/>
        <w:t>References</w:t>
      </w:r>
    </w:p>
    <w:p w:rsidR="002464BA" w:rsidRPr="00B3445F" w:rsidRDefault="009B230D">
      <w:pPr>
        <w:pStyle w:val="NormalWeb"/>
        <w:ind w:left="480" w:hanging="480"/>
        <w:divId w:val="1727561711"/>
        <w:rPr>
          <w:rFonts w:ascii="Calibri" w:hAnsi="Calibri"/>
          <w:noProof/>
          <w:sz w:val="20"/>
        </w:rPr>
      </w:pPr>
      <w:r w:rsidRPr="00B3445F">
        <w:rPr>
          <w:rFonts w:asciiTheme="minorHAnsi" w:hAnsiTheme="minorHAnsi"/>
          <w:b/>
          <w:sz w:val="20"/>
          <w:szCs w:val="20"/>
        </w:rPr>
        <w:fldChar w:fldCharType="begin" w:fldLock="1"/>
      </w:r>
      <w:r w:rsidR="007137EA" w:rsidRPr="00B3445F">
        <w:rPr>
          <w:rFonts w:asciiTheme="minorHAnsi" w:hAnsiTheme="minorHAnsi"/>
          <w:b/>
          <w:sz w:val="20"/>
          <w:szCs w:val="20"/>
        </w:rPr>
        <w:instrText xml:space="preserve">ADDIN Mendeley Bibliography CSL_BIBLIOGRAPHY </w:instrText>
      </w:r>
      <w:r w:rsidRPr="00B3445F">
        <w:rPr>
          <w:rFonts w:asciiTheme="minorHAnsi" w:hAnsiTheme="minorHAnsi"/>
          <w:b/>
          <w:sz w:val="20"/>
          <w:szCs w:val="20"/>
        </w:rPr>
        <w:fldChar w:fldCharType="separate"/>
      </w:r>
      <w:r w:rsidR="002464BA" w:rsidRPr="00B3445F">
        <w:rPr>
          <w:rFonts w:ascii="Calibri" w:hAnsi="Calibri"/>
          <w:noProof/>
          <w:sz w:val="20"/>
        </w:rPr>
        <w:t xml:space="preserve">Adler, P.B., Salguero-Gómez, R., Compagnoni, A., Hsu, J.S., Ray-Mukherjee, J., Mbeau-Ache, C. &amp; Franco, M. (2014) Functional traits explain variation in plant life history strategies. </w:t>
      </w:r>
      <w:r w:rsidR="002464BA" w:rsidRPr="00B3445F">
        <w:rPr>
          <w:rFonts w:ascii="Calibri" w:hAnsi="Calibri"/>
          <w:i/>
          <w:iCs/>
          <w:noProof/>
          <w:sz w:val="20"/>
        </w:rPr>
        <w:t>Proceedings of the National Academy of Sciences of the United States of America</w:t>
      </w:r>
      <w:r w:rsidR="002464BA" w:rsidRPr="00B3445F">
        <w:rPr>
          <w:rFonts w:ascii="Calibri" w:hAnsi="Calibri"/>
          <w:noProof/>
          <w:sz w:val="20"/>
        </w:rPr>
        <w:t xml:space="preserve">, </w:t>
      </w:r>
      <w:r w:rsidR="002464BA" w:rsidRPr="00B3445F">
        <w:rPr>
          <w:rFonts w:ascii="Calibri" w:hAnsi="Calibri"/>
          <w:b/>
          <w:bCs/>
          <w:noProof/>
          <w:sz w:val="20"/>
        </w:rPr>
        <w:t>111</w:t>
      </w:r>
      <w:r w:rsidR="002464BA" w:rsidRPr="00B3445F">
        <w:rPr>
          <w:rFonts w:ascii="Calibri" w:hAnsi="Calibri"/>
          <w:noProof/>
          <w:sz w:val="20"/>
        </w:rPr>
        <w:t>, 740–5.</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Arthington, A., Mackay, S., James, C., Rolls, R., Sternberg, D., Barnes, A. &amp; Capon, S. (2012) Ecological limits of hydrologic alteration: a test of the ELoHA framework in south-east Queensland. Waterlines Report Series No. 75. </w:t>
      </w:r>
      <w:r w:rsidRPr="00B3445F">
        <w:rPr>
          <w:rFonts w:ascii="Calibri" w:hAnsi="Calibri"/>
          <w:i/>
          <w:iCs/>
          <w:noProof/>
          <w:sz w:val="20"/>
        </w:rPr>
        <w:t>National Water Commission, Canberra, Australia</w:t>
      </w:r>
      <w:r w:rsidRPr="00B3445F">
        <w:rPr>
          <w:rFonts w:ascii="Calibri" w:hAnsi="Calibri"/>
          <w:noProof/>
          <w:sz w:val="20"/>
        </w:rPr>
        <w:t>.</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Brierley, G.J. &amp; Fryirs, K.A. (2005) </w:t>
      </w:r>
      <w:r w:rsidRPr="00B3445F">
        <w:rPr>
          <w:rFonts w:ascii="Calibri" w:hAnsi="Calibri"/>
          <w:i/>
          <w:iCs/>
          <w:noProof/>
          <w:sz w:val="20"/>
        </w:rPr>
        <w:t>Geomorphology and River Management: Applications of the River Styles Framework</w:t>
      </w:r>
      <w:r w:rsidRPr="00B3445F">
        <w:rPr>
          <w:rFonts w:ascii="Calibri" w:hAnsi="Calibri"/>
          <w:noProof/>
          <w:sz w:val="20"/>
        </w:rPr>
        <w:t>. John Wiley &amp; Sons.</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Cadol, D. &amp; Wohl, E. (2010) Wood retention and transport in tropical, headwater streams, La Selva Biological Station, Costa Rica. </w:t>
      </w:r>
      <w:r w:rsidRPr="00B3445F">
        <w:rPr>
          <w:rFonts w:ascii="Calibri" w:hAnsi="Calibri"/>
          <w:i/>
          <w:iCs/>
          <w:noProof/>
          <w:sz w:val="20"/>
        </w:rPr>
        <w:t>Geomorphology</w:t>
      </w:r>
      <w:r w:rsidRPr="00B3445F">
        <w:rPr>
          <w:rFonts w:ascii="Calibri" w:hAnsi="Calibri"/>
          <w:noProof/>
          <w:sz w:val="20"/>
        </w:rPr>
        <w:t xml:space="preserve">, </w:t>
      </w:r>
      <w:r w:rsidRPr="00B3445F">
        <w:rPr>
          <w:rFonts w:ascii="Calibri" w:hAnsi="Calibri"/>
          <w:b/>
          <w:bCs/>
          <w:noProof/>
          <w:sz w:val="20"/>
        </w:rPr>
        <w:t>123</w:t>
      </w:r>
      <w:r w:rsidRPr="00B3445F">
        <w:rPr>
          <w:rFonts w:ascii="Calibri" w:hAnsi="Calibri"/>
          <w:noProof/>
          <w:sz w:val="20"/>
        </w:rPr>
        <w:t>, 61–73.</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Catford, J.A., Naiman, R.J., Chambers, L.E., Roberts, J., Douglas, M. &amp; Davies, P. (2012) Predicting novel riparian ecosystems in a changing climate. </w:t>
      </w:r>
      <w:r w:rsidRPr="00B3445F">
        <w:rPr>
          <w:rFonts w:ascii="Calibri" w:hAnsi="Calibri"/>
          <w:i/>
          <w:iCs/>
          <w:noProof/>
          <w:sz w:val="20"/>
        </w:rPr>
        <w:t>Ecosystems</w:t>
      </w:r>
      <w:r w:rsidRPr="00B3445F">
        <w:rPr>
          <w:rFonts w:ascii="Calibri" w:hAnsi="Calibri"/>
          <w:noProof/>
          <w:sz w:val="20"/>
        </w:rPr>
        <w:t xml:space="preserve">, </w:t>
      </w:r>
      <w:r w:rsidRPr="00B3445F">
        <w:rPr>
          <w:rFonts w:ascii="Calibri" w:hAnsi="Calibri"/>
          <w:b/>
          <w:bCs/>
          <w:noProof/>
          <w:sz w:val="20"/>
        </w:rPr>
        <w:t>16</w:t>
      </w:r>
      <w:r w:rsidRPr="00B3445F">
        <w:rPr>
          <w:rFonts w:ascii="Calibri" w:hAnsi="Calibri"/>
          <w:noProof/>
          <w:sz w:val="20"/>
        </w:rPr>
        <w:t>, 382–40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Chave, J., Coomes, D., Jansen, S., Lewis, S.L., Swenson, N.G. &amp; Zanne, A.E. (2009) Towards a worldwide wood economics spectrum. </w:t>
      </w:r>
      <w:r w:rsidRPr="00B3445F">
        <w:rPr>
          <w:rFonts w:ascii="Calibri" w:hAnsi="Calibri"/>
          <w:i/>
          <w:iCs/>
          <w:noProof/>
          <w:sz w:val="20"/>
        </w:rPr>
        <w:t>Ecology Letters</w:t>
      </w:r>
      <w:r w:rsidRPr="00B3445F">
        <w:rPr>
          <w:rFonts w:ascii="Calibri" w:hAnsi="Calibri"/>
          <w:noProof/>
          <w:sz w:val="20"/>
        </w:rPr>
        <w:t xml:space="preserve">, </w:t>
      </w:r>
      <w:r w:rsidRPr="00B3445F">
        <w:rPr>
          <w:rFonts w:ascii="Calibri" w:hAnsi="Calibri"/>
          <w:b/>
          <w:bCs/>
          <w:noProof/>
          <w:sz w:val="20"/>
        </w:rPr>
        <w:t>12</w:t>
      </w:r>
      <w:r w:rsidRPr="00B3445F">
        <w:rPr>
          <w:rFonts w:ascii="Calibri" w:hAnsi="Calibri"/>
          <w:noProof/>
          <w:sz w:val="20"/>
        </w:rPr>
        <w:t>, 351–366.</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B3445F">
        <w:rPr>
          <w:rFonts w:ascii="Calibri" w:hAnsi="Calibri"/>
          <w:i/>
          <w:iCs/>
          <w:noProof/>
          <w:sz w:val="20"/>
        </w:rPr>
        <w:t>Water Resources Research</w:t>
      </w:r>
      <w:r w:rsidRPr="00B3445F">
        <w:rPr>
          <w:rFonts w:ascii="Calibri" w:hAnsi="Calibri"/>
          <w:noProof/>
          <w:sz w:val="20"/>
        </w:rPr>
        <w:t xml:space="preserve">, </w:t>
      </w:r>
      <w:r w:rsidRPr="00B3445F">
        <w:rPr>
          <w:rFonts w:ascii="Calibri" w:hAnsi="Calibri"/>
          <w:b/>
          <w:bCs/>
          <w:noProof/>
          <w:sz w:val="20"/>
        </w:rPr>
        <w:t>45</w:t>
      </w:r>
      <w:r w:rsidRPr="00B3445F">
        <w:rPr>
          <w:rFonts w:ascii="Calibri" w:hAnsi="Calibri"/>
          <w:noProof/>
          <w:sz w:val="20"/>
        </w:rPr>
        <w:t>, 1–17.</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Cohen, D. &amp; Mangel, M. (1999) Investing for survival of rare severe stresses in heterogeneous environments. </w:t>
      </w:r>
      <w:r w:rsidRPr="00B3445F">
        <w:rPr>
          <w:rFonts w:ascii="Calibri" w:hAnsi="Calibri"/>
          <w:i/>
          <w:iCs/>
          <w:noProof/>
          <w:sz w:val="20"/>
        </w:rPr>
        <w:t>Evolutionary Ecology Research</w:t>
      </w:r>
      <w:r w:rsidRPr="00B3445F">
        <w:rPr>
          <w:rFonts w:ascii="Calibri" w:hAnsi="Calibri"/>
          <w:noProof/>
          <w:sz w:val="20"/>
        </w:rPr>
        <w:t xml:space="preserve">, </w:t>
      </w:r>
      <w:r w:rsidRPr="00B3445F">
        <w:rPr>
          <w:rFonts w:ascii="Calibri" w:hAnsi="Calibri"/>
          <w:b/>
          <w:bCs/>
          <w:noProof/>
          <w:sz w:val="20"/>
        </w:rPr>
        <w:t>1</w:t>
      </w:r>
      <w:r w:rsidRPr="00B3445F">
        <w:rPr>
          <w:rFonts w:ascii="Calibri" w:hAnsi="Calibri"/>
          <w:noProof/>
          <w:sz w:val="20"/>
        </w:rPr>
        <w:t>, 987–1002.</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B3445F">
        <w:rPr>
          <w:rFonts w:ascii="Calibri" w:hAnsi="Calibri"/>
          <w:i/>
          <w:iCs/>
          <w:noProof/>
          <w:sz w:val="20"/>
        </w:rPr>
        <w:t>Earth Surface Processes and Landforms</w:t>
      </w:r>
      <w:r w:rsidRPr="00B3445F">
        <w:rPr>
          <w:rFonts w:ascii="Calibri" w:hAnsi="Calibri"/>
          <w:noProof/>
          <w:sz w:val="20"/>
        </w:rPr>
        <w:t xml:space="preserve">, </w:t>
      </w:r>
      <w:r w:rsidRPr="00B3445F">
        <w:rPr>
          <w:rFonts w:ascii="Calibri" w:hAnsi="Calibri"/>
          <w:b/>
          <w:bCs/>
          <w:noProof/>
          <w:sz w:val="20"/>
        </w:rPr>
        <w:t>1810</w:t>
      </w:r>
      <w:r w:rsidRPr="00B3445F">
        <w:rPr>
          <w:rFonts w:ascii="Calibri" w:hAnsi="Calibri"/>
          <w:noProof/>
          <w:sz w:val="20"/>
        </w:rPr>
        <w:t>, 1790–181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Corenblit, D., Tabacchi, E., Steiger, J. &amp; Gurnell, A.M. (2007) Reciprocal interactions and adjustments between fluvial landforms and vegetation dynamics in river corridors: A review of complementary approaches. </w:t>
      </w:r>
      <w:r w:rsidRPr="00B3445F">
        <w:rPr>
          <w:rFonts w:ascii="Calibri" w:hAnsi="Calibri"/>
          <w:i/>
          <w:iCs/>
          <w:noProof/>
          <w:sz w:val="20"/>
        </w:rPr>
        <w:t>Earth-Science Reviews</w:t>
      </w:r>
      <w:r w:rsidRPr="00B3445F">
        <w:rPr>
          <w:rFonts w:ascii="Calibri" w:hAnsi="Calibri"/>
          <w:noProof/>
          <w:sz w:val="20"/>
        </w:rPr>
        <w:t xml:space="preserve">, </w:t>
      </w:r>
      <w:r w:rsidRPr="00B3445F">
        <w:rPr>
          <w:rFonts w:ascii="Calibri" w:hAnsi="Calibri"/>
          <w:b/>
          <w:bCs/>
          <w:noProof/>
          <w:sz w:val="20"/>
        </w:rPr>
        <w:t>84</w:t>
      </w:r>
      <w:r w:rsidRPr="00B3445F">
        <w:rPr>
          <w:rFonts w:ascii="Calibri" w:hAnsi="Calibri"/>
          <w:noProof/>
          <w:sz w:val="20"/>
        </w:rPr>
        <w:t>, 56–86.</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B3445F">
        <w:rPr>
          <w:rFonts w:ascii="Calibri" w:hAnsi="Calibri"/>
          <w:i/>
          <w:iCs/>
          <w:noProof/>
          <w:sz w:val="20"/>
        </w:rPr>
        <w:t>Australian Journal of Botany</w:t>
      </w:r>
      <w:r w:rsidRPr="00B3445F">
        <w:rPr>
          <w:rFonts w:ascii="Calibri" w:hAnsi="Calibri"/>
          <w:noProof/>
          <w:sz w:val="20"/>
        </w:rPr>
        <w:t xml:space="preserve">, </w:t>
      </w:r>
      <w:r w:rsidRPr="00B3445F">
        <w:rPr>
          <w:rFonts w:ascii="Calibri" w:hAnsi="Calibri"/>
          <w:b/>
          <w:bCs/>
          <w:noProof/>
          <w:sz w:val="20"/>
        </w:rPr>
        <w:t>51</w:t>
      </w:r>
      <w:r w:rsidRPr="00B3445F">
        <w:rPr>
          <w:rFonts w:ascii="Calibri" w:hAnsi="Calibri"/>
          <w:noProof/>
          <w:sz w:val="20"/>
        </w:rPr>
        <w:t>, 335–38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B3445F">
        <w:rPr>
          <w:rFonts w:ascii="Calibri" w:hAnsi="Calibri"/>
          <w:i/>
          <w:iCs/>
          <w:noProof/>
          <w:sz w:val="20"/>
        </w:rPr>
        <w:t>Austral Ecology</w:t>
      </w:r>
      <w:r w:rsidRPr="00B3445F">
        <w:rPr>
          <w:rFonts w:ascii="Calibri" w:hAnsi="Calibri"/>
          <w:noProof/>
          <w:sz w:val="20"/>
        </w:rPr>
        <w:t xml:space="preserve">, </w:t>
      </w:r>
      <w:r w:rsidRPr="00B3445F">
        <w:rPr>
          <w:rFonts w:ascii="Calibri" w:hAnsi="Calibri"/>
          <w:b/>
          <w:bCs/>
          <w:noProof/>
          <w:sz w:val="20"/>
        </w:rPr>
        <w:t>33</w:t>
      </w:r>
      <w:r w:rsidRPr="00B3445F">
        <w:rPr>
          <w:rFonts w:ascii="Calibri" w:hAnsi="Calibri"/>
          <w:noProof/>
          <w:sz w:val="20"/>
        </w:rPr>
        <w:t>, 442–45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Falster, D.S. (2006) Sapling strength and safety: the importance of wood density in tropical forests. </w:t>
      </w:r>
      <w:r w:rsidRPr="00B3445F">
        <w:rPr>
          <w:rFonts w:ascii="Calibri" w:hAnsi="Calibri"/>
          <w:i/>
          <w:iCs/>
          <w:noProof/>
          <w:sz w:val="20"/>
        </w:rPr>
        <w:t>The New Phytologist</w:t>
      </w:r>
      <w:r w:rsidRPr="00B3445F">
        <w:rPr>
          <w:rFonts w:ascii="Calibri" w:hAnsi="Calibri"/>
          <w:noProof/>
          <w:sz w:val="20"/>
        </w:rPr>
        <w:t xml:space="preserve">, </w:t>
      </w:r>
      <w:r w:rsidRPr="00B3445F">
        <w:rPr>
          <w:rFonts w:ascii="Calibri" w:hAnsi="Calibri"/>
          <w:b/>
          <w:bCs/>
          <w:noProof/>
          <w:sz w:val="20"/>
        </w:rPr>
        <w:t>171</w:t>
      </w:r>
      <w:r w:rsidRPr="00B3445F">
        <w:rPr>
          <w:rFonts w:ascii="Calibri" w:hAnsi="Calibri"/>
          <w:noProof/>
          <w:sz w:val="20"/>
        </w:rPr>
        <w:t>, 237–239.</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Falster, D. &amp; Westoby, M. (2005) Alternative height strategies among 45 dicot rain forest species from tropical Queensland, Australia. </w:t>
      </w:r>
      <w:r w:rsidRPr="00B3445F">
        <w:rPr>
          <w:rFonts w:ascii="Calibri" w:hAnsi="Calibri"/>
          <w:i/>
          <w:iCs/>
          <w:noProof/>
          <w:sz w:val="20"/>
        </w:rPr>
        <w:t>Journal of Ecology</w:t>
      </w:r>
      <w:r w:rsidRPr="00B3445F">
        <w:rPr>
          <w:rFonts w:ascii="Calibri" w:hAnsi="Calibri"/>
          <w:noProof/>
          <w:sz w:val="20"/>
        </w:rPr>
        <w:t xml:space="preserve">, </w:t>
      </w:r>
      <w:r w:rsidRPr="00B3445F">
        <w:rPr>
          <w:rFonts w:ascii="Calibri" w:hAnsi="Calibri"/>
          <w:b/>
          <w:bCs/>
          <w:noProof/>
          <w:sz w:val="20"/>
        </w:rPr>
        <w:t>93</w:t>
      </w:r>
      <w:r w:rsidRPr="00B3445F">
        <w:rPr>
          <w:rFonts w:ascii="Calibri" w:hAnsi="Calibri"/>
          <w:noProof/>
          <w:sz w:val="20"/>
        </w:rPr>
        <w:t>, 521–535.</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Finlayson, B.L. &amp; McMahon, T.A. (1988) </w:t>
      </w:r>
      <w:r w:rsidRPr="00B3445F">
        <w:rPr>
          <w:rFonts w:ascii="Calibri" w:hAnsi="Calibri"/>
          <w:i/>
          <w:iCs/>
          <w:noProof/>
          <w:sz w:val="20"/>
        </w:rPr>
        <w:t>Australia vs. the World: A Comparative Analysis of Streamflow Characteristics</w:t>
      </w:r>
      <w:r w:rsidRPr="00B3445F">
        <w:rPr>
          <w:rFonts w:ascii="Calibri" w:hAnsi="Calibri"/>
          <w:noProof/>
          <w:sz w:val="20"/>
        </w:rPr>
        <w:t>. Academic Press, Sydney.</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lastRenderedPageBreak/>
        <w:t xml:space="preserve">Graf, W. (2006) Downstream hydrologic and geomorphic effects of large dams on American rivers. </w:t>
      </w:r>
      <w:r w:rsidRPr="00B3445F">
        <w:rPr>
          <w:rFonts w:ascii="Calibri" w:hAnsi="Calibri"/>
          <w:i/>
          <w:iCs/>
          <w:noProof/>
          <w:sz w:val="20"/>
        </w:rPr>
        <w:t>Geomorphology</w:t>
      </w:r>
      <w:r w:rsidRPr="00B3445F">
        <w:rPr>
          <w:rFonts w:ascii="Calibri" w:hAnsi="Calibri"/>
          <w:noProof/>
          <w:sz w:val="20"/>
        </w:rPr>
        <w:t xml:space="preserve">, </w:t>
      </w:r>
      <w:r w:rsidRPr="00B3445F">
        <w:rPr>
          <w:rFonts w:ascii="Calibri" w:hAnsi="Calibri"/>
          <w:b/>
          <w:bCs/>
          <w:noProof/>
          <w:sz w:val="20"/>
        </w:rPr>
        <w:t>79</w:t>
      </w:r>
      <w:r w:rsidRPr="00B3445F">
        <w:rPr>
          <w:rFonts w:ascii="Calibri" w:hAnsi="Calibri"/>
          <w:noProof/>
          <w:sz w:val="20"/>
        </w:rPr>
        <w:t>, 336–36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Grime, J.P. (2006) Trait convergence and trait divergence in herbaceous plant communities: Mechanisms and consequences. </w:t>
      </w:r>
      <w:r w:rsidRPr="00B3445F">
        <w:rPr>
          <w:rFonts w:ascii="Calibri" w:hAnsi="Calibri"/>
          <w:i/>
          <w:iCs/>
          <w:noProof/>
          <w:sz w:val="20"/>
        </w:rPr>
        <w:t>Journal of Vegetation Science</w:t>
      </w:r>
      <w:r w:rsidRPr="00B3445F">
        <w:rPr>
          <w:rFonts w:ascii="Calibri" w:hAnsi="Calibri"/>
          <w:noProof/>
          <w:sz w:val="20"/>
        </w:rPr>
        <w:t xml:space="preserve">, </w:t>
      </w:r>
      <w:r w:rsidRPr="00B3445F">
        <w:rPr>
          <w:rFonts w:ascii="Calibri" w:hAnsi="Calibri"/>
          <w:b/>
          <w:bCs/>
          <w:noProof/>
          <w:sz w:val="20"/>
        </w:rPr>
        <w:t>17</w:t>
      </w:r>
      <w:r w:rsidRPr="00B3445F">
        <w:rPr>
          <w:rFonts w:ascii="Calibri" w:hAnsi="Calibri"/>
          <w:noProof/>
          <w:sz w:val="20"/>
        </w:rPr>
        <w:t>, 255–26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Gutschick, V.P. &amp; BassiriRad, H. (2003) Extreme events as shaping physiology, ecology, and evolution of plants: toward a unified definition and evaluation of their consequences. </w:t>
      </w:r>
      <w:r w:rsidRPr="00B3445F">
        <w:rPr>
          <w:rFonts w:ascii="Calibri" w:hAnsi="Calibri"/>
          <w:i/>
          <w:iCs/>
          <w:noProof/>
          <w:sz w:val="20"/>
        </w:rPr>
        <w:t>New Phytologist</w:t>
      </w:r>
      <w:r w:rsidRPr="00B3445F">
        <w:rPr>
          <w:rFonts w:ascii="Calibri" w:hAnsi="Calibri"/>
          <w:noProof/>
          <w:sz w:val="20"/>
        </w:rPr>
        <w:t xml:space="preserve">, </w:t>
      </w:r>
      <w:r w:rsidRPr="00B3445F">
        <w:rPr>
          <w:rFonts w:ascii="Calibri" w:hAnsi="Calibri"/>
          <w:b/>
          <w:bCs/>
          <w:noProof/>
          <w:sz w:val="20"/>
        </w:rPr>
        <w:t>160</w:t>
      </w:r>
      <w:r w:rsidRPr="00B3445F">
        <w:rPr>
          <w:rFonts w:ascii="Calibri" w:hAnsi="Calibri"/>
          <w:noProof/>
          <w:sz w:val="20"/>
        </w:rPr>
        <w:t>, 21–42.</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Hacke, U.G., Sperry, J.S., Pockman, W.T., Davis, S.D. &amp; McCulloh, K. a. (2001) Trends in wood density and structure are linked to prevention of xylem implosion by negative pressure. </w:t>
      </w:r>
      <w:r w:rsidRPr="00B3445F">
        <w:rPr>
          <w:rFonts w:ascii="Calibri" w:hAnsi="Calibri"/>
          <w:i/>
          <w:iCs/>
          <w:noProof/>
          <w:sz w:val="20"/>
        </w:rPr>
        <w:t>Oecologia</w:t>
      </w:r>
      <w:r w:rsidRPr="00B3445F">
        <w:rPr>
          <w:rFonts w:ascii="Calibri" w:hAnsi="Calibri"/>
          <w:noProof/>
          <w:sz w:val="20"/>
        </w:rPr>
        <w:t xml:space="preserve">, </w:t>
      </w:r>
      <w:r w:rsidRPr="00B3445F">
        <w:rPr>
          <w:rFonts w:ascii="Calibri" w:hAnsi="Calibri"/>
          <w:b/>
          <w:bCs/>
          <w:noProof/>
          <w:sz w:val="20"/>
        </w:rPr>
        <w:t>126</w:t>
      </w:r>
      <w:r w:rsidRPr="00B3445F">
        <w:rPr>
          <w:rFonts w:ascii="Calibri" w:hAnsi="Calibri"/>
          <w:noProof/>
          <w:sz w:val="20"/>
        </w:rPr>
        <w:t>, 457–461.</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Healy, M., Raine, A., Parsons, L. &amp; Cook, N. (2012) </w:t>
      </w:r>
      <w:r w:rsidRPr="00B3445F">
        <w:rPr>
          <w:rFonts w:ascii="Calibri" w:hAnsi="Calibri"/>
          <w:i/>
          <w:iCs/>
          <w:noProof/>
          <w:sz w:val="20"/>
        </w:rPr>
        <w:t>River Condition Index in New South Wales: Method Development and Application. NSW Office of Water</w:t>
      </w:r>
      <w:r w:rsidRPr="00B3445F">
        <w:rPr>
          <w:rFonts w:ascii="Calibri" w:hAnsi="Calibri"/>
          <w:noProof/>
          <w:sz w:val="20"/>
        </w:rPr>
        <w:t>. Sydney.</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Hennessy, K., Fawcett, R., Kirono, D., Mpelasoka, M., Jones, D., Bathols, J., Whetton, P., Stafford Smith, M., Howden, M., Mitchell, C. &amp; Plummer, N. (2008) </w:t>
      </w:r>
      <w:r w:rsidRPr="00B3445F">
        <w:rPr>
          <w:rFonts w:ascii="Calibri" w:hAnsi="Calibri"/>
          <w:i/>
          <w:iCs/>
          <w:noProof/>
          <w:sz w:val="20"/>
        </w:rPr>
        <w:t>An Assessment of the Impact of Climate Change on the Nature and Frequency of Exceptional Climatic Events. Australian Government, Bureau of Meterology</w:t>
      </w:r>
      <w:r w:rsidRPr="00B3445F">
        <w:rPr>
          <w:rFonts w:ascii="Calibri" w:hAnsi="Calibri"/>
          <w:noProof/>
          <w:sz w:val="20"/>
        </w:rPr>
        <w:t>. Department of Agriculture, Fisheries and Forestry, 2008., Canberra, Australia.</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Hennessy, K., Fitzharris, B., Bates, B.C., Harvey, N., Howden, S., Hughes, L., Sallinger, J. &amp; Warrick, R. (2007) </w:t>
      </w:r>
      <w:r w:rsidRPr="00B3445F">
        <w:rPr>
          <w:rFonts w:ascii="Calibri" w:hAnsi="Calibri"/>
          <w:i/>
          <w:iCs/>
          <w:noProof/>
          <w:sz w:val="20"/>
        </w:rPr>
        <w:t>Climate Change 2007: Impacts, Adaptation and Vulnerability. Contribution of Working Group II to the Fourth Assessment Report of the Intergovernmental Panel on Climate Change</w:t>
      </w:r>
      <w:r w:rsidRPr="00B3445F">
        <w:rPr>
          <w:rFonts w:ascii="Calibri" w:hAnsi="Calibri"/>
          <w:noProof/>
          <w:sz w:val="20"/>
        </w:rPr>
        <w:t xml:space="preserve"> (eds M Parry, O Canziani, J Palutikof, P van der Linden, and C Hanson). Cambridge University Press, Cambridge.</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Huston, M. (1979) A general hypothesis of species diversity. </w:t>
      </w:r>
      <w:r w:rsidRPr="00B3445F">
        <w:rPr>
          <w:rFonts w:ascii="Calibri" w:hAnsi="Calibri"/>
          <w:i/>
          <w:iCs/>
          <w:noProof/>
          <w:sz w:val="20"/>
        </w:rPr>
        <w:t>American Naturalist</w:t>
      </w:r>
      <w:r w:rsidRPr="00B3445F">
        <w:rPr>
          <w:rFonts w:ascii="Calibri" w:hAnsi="Calibri"/>
          <w:noProof/>
          <w:sz w:val="20"/>
        </w:rPr>
        <w:t xml:space="preserve">, </w:t>
      </w:r>
      <w:r w:rsidRPr="00B3445F">
        <w:rPr>
          <w:rFonts w:ascii="Calibri" w:hAnsi="Calibri"/>
          <w:b/>
          <w:bCs/>
          <w:noProof/>
          <w:sz w:val="20"/>
        </w:rPr>
        <w:t>113</w:t>
      </w:r>
      <w:r w:rsidRPr="00B3445F">
        <w:rPr>
          <w:rFonts w:ascii="Calibri" w:hAnsi="Calibri"/>
          <w:noProof/>
          <w:sz w:val="20"/>
        </w:rPr>
        <w:t>, 81–101.</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B3445F">
        <w:rPr>
          <w:rFonts w:ascii="Calibri" w:hAnsi="Calibri"/>
          <w:i/>
          <w:iCs/>
          <w:noProof/>
          <w:sz w:val="20"/>
        </w:rPr>
        <w:t>Journal of Ecology</w:t>
      </w:r>
      <w:r w:rsidRPr="00B3445F">
        <w:rPr>
          <w:rFonts w:ascii="Calibri" w:hAnsi="Calibri"/>
          <w:noProof/>
          <w:sz w:val="20"/>
        </w:rPr>
        <w:t xml:space="preserve">, </w:t>
      </w:r>
      <w:r w:rsidRPr="00B3445F">
        <w:rPr>
          <w:rFonts w:ascii="Calibri" w:hAnsi="Calibri"/>
          <w:b/>
          <w:bCs/>
          <w:noProof/>
          <w:sz w:val="20"/>
        </w:rPr>
        <w:t>95</w:t>
      </w:r>
      <w:r w:rsidRPr="00B3445F">
        <w:rPr>
          <w:rFonts w:ascii="Calibri" w:hAnsi="Calibri"/>
          <w:noProof/>
          <w:sz w:val="20"/>
        </w:rPr>
        <w:t>, 171–183.</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Jacobsen, A. &amp; Ewers, F. (2005) Do xylem fibers affect vessel cavitation resistance? </w:t>
      </w:r>
      <w:r w:rsidRPr="00B3445F">
        <w:rPr>
          <w:rFonts w:ascii="Calibri" w:hAnsi="Calibri"/>
          <w:i/>
          <w:iCs/>
          <w:noProof/>
          <w:sz w:val="20"/>
        </w:rPr>
        <w:t>Plant Physiology</w:t>
      </w:r>
      <w:r w:rsidRPr="00B3445F">
        <w:rPr>
          <w:rFonts w:ascii="Calibri" w:hAnsi="Calibri"/>
          <w:noProof/>
          <w:sz w:val="20"/>
        </w:rPr>
        <w:t xml:space="preserve">, </w:t>
      </w:r>
      <w:r w:rsidRPr="00B3445F">
        <w:rPr>
          <w:rFonts w:ascii="Calibri" w:hAnsi="Calibri"/>
          <w:b/>
          <w:bCs/>
          <w:noProof/>
          <w:sz w:val="20"/>
        </w:rPr>
        <w:t>139</w:t>
      </w:r>
      <w:r w:rsidRPr="00B3445F">
        <w:rPr>
          <w:rFonts w:ascii="Calibri" w:hAnsi="Calibri"/>
          <w:noProof/>
          <w:sz w:val="20"/>
        </w:rPr>
        <w:t>, 546–556.</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Kattge, J., Díaz, S., Lavorel, S., Prentice, I.C., Leadley, </w:t>
      </w:r>
      <w:r w:rsidR="009B58D9" w:rsidRPr="00B3445F">
        <w:rPr>
          <w:rFonts w:ascii="Calibri" w:hAnsi="Calibri"/>
          <w:i/>
          <w:noProof/>
          <w:sz w:val="20"/>
        </w:rPr>
        <w:t>et al.</w:t>
      </w:r>
      <w:r w:rsidRPr="00B3445F">
        <w:rPr>
          <w:rFonts w:ascii="Calibri" w:hAnsi="Calibri"/>
          <w:noProof/>
          <w:sz w:val="20"/>
        </w:rPr>
        <w:t xml:space="preserve"> (2011) TRY - a global database of plant traits. </w:t>
      </w:r>
      <w:r w:rsidRPr="00B3445F">
        <w:rPr>
          <w:rFonts w:ascii="Calibri" w:hAnsi="Calibri"/>
          <w:i/>
          <w:iCs/>
          <w:noProof/>
          <w:sz w:val="20"/>
        </w:rPr>
        <w:t>Global Change Biology</w:t>
      </w:r>
      <w:r w:rsidRPr="00B3445F">
        <w:rPr>
          <w:rFonts w:ascii="Calibri" w:hAnsi="Calibri"/>
          <w:noProof/>
          <w:sz w:val="20"/>
        </w:rPr>
        <w:t xml:space="preserve">, </w:t>
      </w:r>
      <w:r w:rsidRPr="00B3445F">
        <w:rPr>
          <w:rFonts w:ascii="Calibri" w:hAnsi="Calibri"/>
          <w:b/>
          <w:bCs/>
          <w:noProof/>
          <w:sz w:val="20"/>
        </w:rPr>
        <w:t>17</w:t>
      </w:r>
      <w:r w:rsidRPr="00B3445F">
        <w:rPr>
          <w:rFonts w:ascii="Calibri" w:hAnsi="Calibri"/>
          <w:noProof/>
          <w:sz w:val="20"/>
        </w:rPr>
        <w:t>, 2905–2935.</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Kennard, M.J., Pusey, B.J., Olden, J.D., Mackay, S.J., Stein, J.L. &amp; Marsh, N. (2010) Classification of natural flow regimes in Australia to support environmental flow management. </w:t>
      </w:r>
      <w:r w:rsidRPr="00B3445F">
        <w:rPr>
          <w:rFonts w:ascii="Calibri" w:hAnsi="Calibri"/>
          <w:i/>
          <w:iCs/>
          <w:noProof/>
          <w:sz w:val="20"/>
        </w:rPr>
        <w:t>Freshwater Biology</w:t>
      </w:r>
      <w:r w:rsidRPr="00B3445F">
        <w:rPr>
          <w:rFonts w:ascii="Calibri" w:hAnsi="Calibri"/>
          <w:noProof/>
          <w:sz w:val="20"/>
        </w:rPr>
        <w:t xml:space="preserve">, </w:t>
      </w:r>
      <w:r w:rsidRPr="00B3445F">
        <w:rPr>
          <w:rFonts w:ascii="Calibri" w:hAnsi="Calibri"/>
          <w:b/>
          <w:bCs/>
          <w:noProof/>
          <w:sz w:val="20"/>
        </w:rPr>
        <w:t>55</w:t>
      </w:r>
      <w:r w:rsidRPr="00B3445F">
        <w:rPr>
          <w:rFonts w:ascii="Calibri" w:hAnsi="Calibri"/>
          <w:noProof/>
          <w:sz w:val="20"/>
        </w:rPr>
        <w:t>, 171–193.</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King, D.A., Davies, S.J., Tan, S. &amp; Noor, N.S.M. (2006) The role of wood density and stem support costs in the growth and mortality of tropical trees. </w:t>
      </w:r>
      <w:r w:rsidRPr="00B3445F">
        <w:rPr>
          <w:rFonts w:ascii="Calibri" w:hAnsi="Calibri"/>
          <w:i/>
          <w:iCs/>
          <w:noProof/>
          <w:sz w:val="20"/>
        </w:rPr>
        <w:t>Journal of Ecology</w:t>
      </w:r>
      <w:r w:rsidRPr="00B3445F">
        <w:rPr>
          <w:rFonts w:ascii="Calibri" w:hAnsi="Calibri"/>
          <w:noProof/>
          <w:sz w:val="20"/>
        </w:rPr>
        <w:t xml:space="preserve">, </w:t>
      </w:r>
      <w:r w:rsidRPr="00B3445F">
        <w:rPr>
          <w:rFonts w:ascii="Calibri" w:hAnsi="Calibri"/>
          <w:b/>
          <w:bCs/>
          <w:noProof/>
          <w:sz w:val="20"/>
        </w:rPr>
        <w:t>94</w:t>
      </w:r>
      <w:r w:rsidRPr="00B3445F">
        <w:rPr>
          <w:rFonts w:ascii="Calibri" w:hAnsi="Calibri"/>
          <w:noProof/>
          <w:sz w:val="20"/>
        </w:rPr>
        <w:t>, 670–68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Kraft, N.J.B., Metz, M.R., Condit, R.S. &amp; Chave, J. (2010) The relationship between wood density and mortality in a global tropical forest data set. </w:t>
      </w:r>
      <w:r w:rsidRPr="00B3445F">
        <w:rPr>
          <w:rFonts w:ascii="Calibri" w:hAnsi="Calibri"/>
          <w:i/>
          <w:iCs/>
          <w:noProof/>
          <w:sz w:val="20"/>
        </w:rPr>
        <w:t>The New Phytologist</w:t>
      </w:r>
      <w:r w:rsidRPr="00B3445F">
        <w:rPr>
          <w:rFonts w:ascii="Calibri" w:hAnsi="Calibri"/>
          <w:noProof/>
          <w:sz w:val="20"/>
        </w:rPr>
        <w:t xml:space="preserve">, </w:t>
      </w:r>
      <w:r w:rsidRPr="00B3445F">
        <w:rPr>
          <w:rFonts w:ascii="Calibri" w:hAnsi="Calibri"/>
          <w:b/>
          <w:bCs/>
          <w:noProof/>
          <w:sz w:val="20"/>
        </w:rPr>
        <w:t>188</w:t>
      </w:r>
      <w:r w:rsidRPr="00B3445F">
        <w:rPr>
          <w:rFonts w:ascii="Calibri" w:hAnsi="Calibri"/>
          <w:noProof/>
          <w:sz w:val="20"/>
        </w:rPr>
        <w:t>, 1124–36.</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Kraft, N., Valencia, R. &amp; Ackerly, D. (2008) Functional traits and niche-based tree community assembly in an Amazonian forest. </w:t>
      </w:r>
      <w:r w:rsidRPr="00B3445F">
        <w:rPr>
          <w:rFonts w:ascii="Calibri" w:hAnsi="Calibri"/>
          <w:i/>
          <w:iCs/>
          <w:noProof/>
          <w:sz w:val="20"/>
        </w:rPr>
        <w:t>Science</w:t>
      </w:r>
      <w:r w:rsidRPr="00B3445F">
        <w:rPr>
          <w:rFonts w:ascii="Calibri" w:hAnsi="Calibri"/>
          <w:noProof/>
          <w:sz w:val="20"/>
        </w:rPr>
        <w:t>, 580–582.</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Lens, F., Sperry, J.S., Christman, M.A., Choat, B., Rabaey, D. &amp; Jansen, S. (2011) Testing hypotheses that link wood anatomy to cavitation resistance and hydraulic conductivity in the genus Acer. </w:t>
      </w:r>
      <w:r w:rsidRPr="00B3445F">
        <w:rPr>
          <w:rFonts w:ascii="Calibri" w:hAnsi="Calibri"/>
          <w:i/>
          <w:iCs/>
          <w:noProof/>
          <w:sz w:val="20"/>
        </w:rPr>
        <w:t>The New Phytologist</w:t>
      </w:r>
      <w:r w:rsidRPr="00B3445F">
        <w:rPr>
          <w:rFonts w:ascii="Calibri" w:hAnsi="Calibri"/>
          <w:noProof/>
          <w:sz w:val="20"/>
        </w:rPr>
        <w:t xml:space="preserve">, </w:t>
      </w:r>
      <w:r w:rsidRPr="00B3445F">
        <w:rPr>
          <w:rFonts w:ascii="Calibri" w:hAnsi="Calibri"/>
          <w:b/>
          <w:bCs/>
          <w:noProof/>
          <w:sz w:val="20"/>
        </w:rPr>
        <w:t>190</w:t>
      </w:r>
      <w:r w:rsidRPr="00B3445F">
        <w:rPr>
          <w:rFonts w:ascii="Calibri" w:hAnsi="Calibri"/>
          <w:noProof/>
          <w:sz w:val="20"/>
        </w:rPr>
        <w:t>, 709–23.</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lastRenderedPageBreak/>
        <w:t xml:space="preserve">Maheshwari, B., Walker, K. &amp; McMahon, T. (1995) Effects of regulation on the flow regime of the River Murray, Australia. </w:t>
      </w:r>
      <w:r w:rsidRPr="00B3445F">
        <w:rPr>
          <w:rFonts w:ascii="Calibri" w:hAnsi="Calibri"/>
          <w:i/>
          <w:iCs/>
          <w:noProof/>
          <w:sz w:val="20"/>
        </w:rPr>
        <w:t>Regulated Rivers: Research and Management</w:t>
      </w:r>
      <w:r w:rsidRPr="00B3445F">
        <w:rPr>
          <w:rFonts w:ascii="Calibri" w:hAnsi="Calibri"/>
          <w:noProof/>
          <w:sz w:val="20"/>
        </w:rPr>
        <w:t xml:space="preserve">, </w:t>
      </w:r>
      <w:r w:rsidRPr="00B3445F">
        <w:rPr>
          <w:rFonts w:ascii="Calibri" w:hAnsi="Calibri"/>
          <w:b/>
          <w:bCs/>
          <w:noProof/>
          <w:sz w:val="20"/>
        </w:rPr>
        <w:t>10</w:t>
      </w:r>
      <w:r w:rsidRPr="00B3445F">
        <w:rPr>
          <w:rFonts w:ascii="Calibri" w:hAnsi="Calibri"/>
          <w:noProof/>
          <w:sz w:val="20"/>
        </w:rPr>
        <w:t>, 15–38.</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Marsh, N.A., Stewardson, M.J. &amp; Kennard, M.J. (2003) River Analysis Package. Cooperative Research Centre for Catchment Hydrology, Monash University Melbourne. </w:t>
      </w:r>
      <w:r w:rsidRPr="00B3445F">
        <w:rPr>
          <w:rFonts w:ascii="Calibri" w:hAnsi="Calibri"/>
          <w:i/>
          <w:iCs/>
          <w:noProof/>
          <w:sz w:val="20"/>
        </w:rPr>
        <w:t>Software Version</w:t>
      </w:r>
      <w:r w:rsidRPr="00B3445F">
        <w:rPr>
          <w:rFonts w:ascii="Calibri" w:hAnsi="Calibri"/>
          <w:noProof/>
          <w:sz w:val="20"/>
        </w:rPr>
        <w:t xml:space="preserve">, </w:t>
      </w:r>
      <w:r w:rsidRPr="00B3445F">
        <w:rPr>
          <w:rFonts w:ascii="Calibri" w:hAnsi="Calibri"/>
          <w:b/>
          <w:bCs/>
          <w:noProof/>
          <w:sz w:val="20"/>
        </w:rPr>
        <w:t>1</w:t>
      </w:r>
      <w:r w:rsidRPr="00B3445F">
        <w:rPr>
          <w:rFonts w:ascii="Calibri" w:hAnsi="Calibri"/>
          <w:noProof/>
          <w:sz w:val="20"/>
        </w:rPr>
        <w:t>.</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Martínez-Cabrera, H.I., Jones, C.S., Espino, S. &amp; Schenk, H.J. (2009) Wood anatomy and wood density in shrubs: Responses to varying aridity along transcontinental transects. </w:t>
      </w:r>
      <w:r w:rsidRPr="00B3445F">
        <w:rPr>
          <w:rFonts w:ascii="Calibri" w:hAnsi="Calibri"/>
          <w:i/>
          <w:iCs/>
          <w:noProof/>
          <w:sz w:val="20"/>
        </w:rPr>
        <w:t>American Journal of Botany</w:t>
      </w:r>
      <w:r w:rsidRPr="00B3445F">
        <w:rPr>
          <w:rFonts w:ascii="Calibri" w:hAnsi="Calibri"/>
          <w:noProof/>
          <w:sz w:val="20"/>
        </w:rPr>
        <w:t xml:space="preserve">, </w:t>
      </w:r>
      <w:r w:rsidRPr="00B3445F">
        <w:rPr>
          <w:rFonts w:ascii="Calibri" w:hAnsi="Calibri"/>
          <w:b/>
          <w:bCs/>
          <w:noProof/>
          <w:sz w:val="20"/>
        </w:rPr>
        <w:t>96</w:t>
      </w:r>
      <w:r w:rsidRPr="00B3445F">
        <w:rPr>
          <w:rFonts w:ascii="Calibri" w:hAnsi="Calibri"/>
          <w:noProof/>
          <w:sz w:val="20"/>
        </w:rPr>
        <w:t>, 1388–1398.</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McGill, B.J., Enquist, B.J., Weiher, E. &amp; Westoby, M. (2006) Rebuilding community ecology from functional traits. </w:t>
      </w:r>
      <w:r w:rsidRPr="00B3445F">
        <w:rPr>
          <w:rFonts w:ascii="Calibri" w:hAnsi="Calibri"/>
          <w:i/>
          <w:iCs/>
          <w:noProof/>
          <w:sz w:val="20"/>
        </w:rPr>
        <w:t>Trends in Ecology &amp; Evolution</w:t>
      </w:r>
      <w:r w:rsidRPr="00B3445F">
        <w:rPr>
          <w:rFonts w:ascii="Calibri" w:hAnsi="Calibri"/>
          <w:noProof/>
          <w:sz w:val="20"/>
        </w:rPr>
        <w:t xml:space="preserve">, </w:t>
      </w:r>
      <w:r w:rsidRPr="00B3445F">
        <w:rPr>
          <w:rFonts w:ascii="Calibri" w:hAnsi="Calibri"/>
          <w:b/>
          <w:bCs/>
          <w:noProof/>
          <w:sz w:val="20"/>
        </w:rPr>
        <w:t>21</w:t>
      </w:r>
      <w:r w:rsidRPr="00B3445F">
        <w:rPr>
          <w:rFonts w:ascii="Calibri" w:hAnsi="Calibri"/>
          <w:noProof/>
          <w:sz w:val="20"/>
        </w:rPr>
        <w:t>, 178–85.</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Melick, D. (1990) Regenerative succession of Tristaniopsis laurina and Acmena smithii in riparian warm temperate rain-forest in Victoria, in relation to light and nutrient regimes. </w:t>
      </w:r>
      <w:r w:rsidRPr="00B3445F">
        <w:rPr>
          <w:rFonts w:ascii="Calibri" w:hAnsi="Calibri"/>
          <w:i/>
          <w:iCs/>
          <w:noProof/>
          <w:sz w:val="20"/>
        </w:rPr>
        <w:t>Australian Journal of Botany</w:t>
      </w:r>
      <w:r w:rsidRPr="00B3445F">
        <w:rPr>
          <w:rFonts w:ascii="Calibri" w:hAnsi="Calibri"/>
          <w:noProof/>
          <w:sz w:val="20"/>
        </w:rPr>
        <w:t xml:space="preserve">, </w:t>
      </w:r>
      <w:r w:rsidRPr="00B3445F">
        <w:rPr>
          <w:rFonts w:ascii="Calibri" w:hAnsi="Calibri"/>
          <w:b/>
          <w:bCs/>
          <w:noProof/>
          <w:sz w:val="20"/>
        </w:rPr>
        <w:t>38</w:t>
      </w:r>
      <w:r w:rsidRPr="00B3445F">
        <w:rPr>
          <w:rFonts w:ascii="Calibri" w:hAnsi="Calibri"/>
          <w:noProof/>
          <w:sz w:val="20"/>
        </w:rPr>
        <w:t>, 111–12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B3445F">
        <w:rPr>
          <w:rFonts w:ascii="Calibri" w:hAnsi="Calibri"/>
          <w:i/>
          <w:iCs/>
          <w:noProof/>
          <w:sz w:val="20"/>
        </w:rPr>
        <w:t>Freshwater Biology</w:t>
      </w:r>
      <w:r w:rsidRPr="00B3445F">
        <w:rPr>
          <w:rFonts w:ascii="Calibri" w:hAnsi="Calibri"/>
          <w:noProof/>
          <w:sz w:val="20"/>
        </w:rPr>
        <w:t xml:space="preserve">, </w:t>
      </w:r>
      <w:r w:rsidRPr="00B3445F">
        <w:rPr>
          <w:rFonts w:ascii="Calibri" w:hAnsi="Calibri"/>
          <w:b/>
          <w:bCs/>
          <w:noProof/>
          <w:sz w:val="20"/>
        </w:rPr>
        <w:t>55</w:t>
      </w:r>
      <w:r w:rsidRPr="00B3445F">
        <w:rPr>
          <w:rFonts w:ascii="Calibri" w:hAnsi="Calibri"/>
          <w:noProof/>
          <w:sz w:val="20"/>
        </w:rPr>
        <w:t>, 206–225.</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Naiman, R. &amp; Decamps, H. (1997) The ecology of interfaces: riparian zones. </w:t>
      </w:r>
      <w:r w:rsidRPr="00B3445F">
        <w:rPr>
          <w:rFonts w:ascii="Calibri" w:hAnsi="Calibri"/>
          <w:i/>
          <w:iCs/>
          <w:noProof/>
          <w:sz w:val="20"/>
        </w:rPr>
        <w:t>Annual Review of Ecology and Systematics</w:t>
      </w:r>
      <w:r w:rsidRPr="00B3445F">
        <w:rPr>
          <w:rFonts w:ascii="Calibri" w:hAnsi="Calibri"/>
          <w:noProof/>
          <w:sz w:val="20"/>
        </w:rPr>
        <w:t xml:space="preserve">, </w:t>
      </w:r>
      <w:r w:rsidRPr="00B3445F">
        <w:rPr>
          <w:rFonts w:ascii="Calibri" w:hAnsi="Calibri"/>
          <w:b/>
          <w:bCs/>
          <w:noProof/>
          <w:sz w:val="20"/>
        </w:rPr>
        <w:t>28</w:t>
      </w:r>
      <w:r w:rsidRPr="00B3445F">
        <w:rPr>
          <w:rFonts w:ascii="Calibri" w:hAnsi="Calibri"/>
          <w:noProof/>
          <w:sz w:val="20"/>
        </w:rPr>
        <w:t>, 621–658.</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Nicholls, N. (1989) Sea surface temperatures and Australian winter rainfall. </w:t>
      </w:r>
      <w:r w:rsidRPr="00B3445F">
        <w:rPr>
          <w:rFonts w:ascii="Calibri" w:hAnsi="Calibri"/>
          <w:i/>
          <w:iCs/>
          <w:noProof/>
          <w:sz w:val="20"/>
        </w:rPr>
        <w:t>Journal of Climate</w:t>
      </w:r>
      <w:r w:rsidRPr="00B3445F">
        <w:rPr>
          <w:rFonts w:ascii="Calibri" w:hAnsi="Calibri"/>
          <w:noProof/>
          <w:sz w:val="20"/>
        </w:rPr>
        <w:t xml:space="preserve">, </w:t>
      </w:r>
      <w:r w:rsidRPr="00B3445F">
        <w:rPr>
          <w:rFonts w:ascii="Calibri" w:hAnsi="Calibri"/>
          <w:b/>
          <w:bCs/>
          <w:noProof/>
          <w:sz w:val="20"/>
        </w:rPr>
        <w:t>2</w:t>
      </w:r>
      <w:r w:rsidRPr="00B3445F">
        <w:rPr>
          <w:rFonts w:ascii="Calibri" w:hAnsi="Calibri"/>
          <w:noProof/>
          <w:sz w:val="20"/>
        </w:rPr>
        <w:t>, 965–973.</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Niklas, K.J. &amp; Spatz, H.-C. (2010) Worldwide correlations of mechanical properties and green wood density. </w:t>
      </w:r>
      <w:r w:rsidRPr="00B3445F">
        <w:rPr>
          <w:rFonts w:ascii="Calibri" w:hAnsi="Calibri"/>
          <w:i/>
          <w:iCs/>
          <w:noProof/>
          <w:sz w:val="20"/>
        </w:rPr>
        <w:t>American Journal of Botany</w:t>
      </w:r>
      <w:r w:rsidRPr="00B3445F">
        <w:rPr>
          <w:rFonts w:ascii="Calibri" w:hAnsi="Calibri"/>
          <w:noProof/>
          <w:sz w:val="20"/>
        </w:rPr>
        <w:t xml:space="preserve">, </w:t>
      </w:r>
      <w:r w:rsidRPr="00B3445F">
        <w:rPr>
          <w:rFonts w:ascii="Calibri" w:hAnsi="Calibri"/>
          <w:b/>
          <w:bCs/>
          <w:noProof/>
          <w:sz w:val="20"/>
        </w:rPr>
        <w:t>97</w:t>
      </w:r>
      <w:r w:rsidRPr="00B3445F">
        <w:rPr>
          <w:rFonts w:ascii="Calibri" w:hAnsi="Calibri"/>
          <w:noProof/>
          <w:sz w:val="20"/>
        </w:rPr>
        <w:t>, 1587–94.</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Nilsson, C. &amp; Berggren, K. (2000) Alterations of Riparian Ecosystems Caused by River Regulation. </w:t>
      </w:r>
      <w:r w:rsidRPr="00B3445F">
        <w:rPr>
          <w:rFonts w:ascii="Calibri" w:hAnsi="Calibri"/>
          <w:i/>
          <w:iCs/>
          <w:noProof/>
          <w:sz w:val="20"/>
        </w:rPr>
        <w:t>BioScience</w:t>
      </w:r>
      <w:r w:rsidRPr="00B3445F">
        <w:rPr>
          <w:rFonts w:ascii="Calibri" w:hAnsi="Calibri"/>
          <w:noProof/>
          <w:sz w:val="20"/>
        </w:rPr>
        <w:t xml:space="preserve">, </w:t>
      </w:r>
      <w:r w:rsidRPr="00B3445F">
        <w:rPr>
          <w:rFonts w:ascii="Calibri" w:hAnsi="Calibri"/>
          <w:b/>
          <w:bCs/>
          <w:noProof/>
          <w:sz w:val="20"/>
        </w:rPr>
        <w:t>50</w:t>
      </w:r>
      <w:r w:rsidRPr="00B3445F">
        <w:rPr>
          <w:rFonts w:ascii="Calibri" w:hAnsi="Calibri"/>
          <w:noProof/>
          <w:sz w:val="20"/>
        </w:rPr>
        <w:t>, 783–792.</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Nilsson, C. &amp; Svedmark, M. (2002) Basic principles and ecological consequences of changing water regimes: riparian plant communities. </w:t>
      </w:r>
      <w:r w:rsidRPr="00B3445F">
        <w:rPr>
          <w:rFonts w:ascii="Calibri" w:hAnsi="Calibri"/>
          <w:i/>
          <w:iCs/>
          <w:noProof/>
          <w:sz w:val="20"/>
        </w:rPr>
        <w:t>Environmental Management</w:t>
      </w:r>
      <w:r w:rsidRPr="00B3445F">
        <w:rPr>
          <w:rFonts w:ascii="Calibri" w:hAnsi="Calibri"/>
          <w:noProof/>
          <w:sz w:val="20"/>
        </w:rPr>
        <w:t xml:space="preserve">, </w:t>
      </w:r>
      <w:r w:rsidRPr="00B3445F">
        <w:rPr>
          <w:rFonts w:ascii="Calibri" w:hAnsi="Calibri"/>
          <w:b/>
          <w:bCs/>
          <w:noProof/>
          <w:sz w:val="20"/>
        </w:rPr>
        <w:t>30</w:t>
      </w:r>
      <w:r w:rsidRPr="00B3445F">
        <w:rPr>
          <w:rFonts w:ascii="Calibri" w:hAnsi="Calibri"/>
          <w:noProof/>
          <w:sz w:val="20"/>
        </w:rPr>
        <w:t>, 468–48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Olden, J.D. &amp; Poff, N.L. (2003) Redundancy and the choice of hydrologic indices for characterizing streamflow regimes. </w:t>
      </w:r>
      <w:r w:rsidRPr="00B3445F">
        <w:rPr>
          <w:rFonts w:ascii="Calibri" w:hAnsi="Calibri"/>
          <w:i/>
          <w:iCs/>
          <w:noProof/>
          <w:sz w:val="20"/>
        </w:rPr>
        <w:t>River Research and Applications</w:t>
      </w:r>
      <w:r w:rsidRPr="00B3445F">
        <w:rPr>
          <w:rFonts w:ascii="Calibri" w:hAnsi="Calibri"/>
          <w:noProof/>
          <w:sz w:val="20"/>
        </w:rPr>
        <w:t xml:space="preserve">, </w:t>
      </w:r>
      <w:r w:rsidRPr="00B3445F">
        <w:rPr>
          <w:rFonts w:ascii="Calibri" w:hAnsi="Calibri"/>
          <w:b/>
          <w:bCs/>
          <w:noProof/>
          <w:sz w:val="20"/>
        </w:rPr>
        <w:t>19</w:t>
      </w:r>
      <w:r w:rsidRPr="00B3445F">
        <w:rPr>
          <w:rFonts w:ascii="Calibri" w:hAnsi="Calibri"/>
          <w:noProof/>
          <w:sz w:val="20"/>
        </w:rPr>
        <w:t>, 101–121.</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Paradis, E., Claude, J. &amp; Strimmer, K. (2004) A{PE}: analyses of phylogenetics and evolution in {R} language. </w:t>
      </w:r>
      <w:r w:rsidRPr="00B3445F">
        <w:rPr>
          <w:rFonts w:ascii="Calibri" w:hAnsi="Calibri"/>
          <w:i/>
          <w:iCs/>
          <w:noProof/>
          <w:sz w:val="20"/>
        </w:rPr>
        <w:t>Bioinformatics</w:t>
      </w:r>
      <w:r w:rsidRPr="00B3445F">
        <w:rPr>
          <w:rFonts w:ascii="Calibri" w:hAnsi="Calibri"/>
          <w:noProof/>
          <w:sz w:val="20"/>
        </w:rPr>
        <w:t xml:space="preserve">, </w:t>
      </w:r>
      <w:r w:rsidRPr="00B3445F">
        <w:rPr>
          <w:rFonts w:ascii="Calibri" w:hAnsi="Calibri"/>
          <w:b/>
          <w:bCs/>
          <w:noProof/>
          <w:sz w:val="20"/>
        </w:rPr>
        <w:t>20</w:t>
      </w:r>
      <w:r w:rsidRPr="00B3445F">
        <w:rPr>
          <w:rFonts w:ascii="Calibri" w:hAnsi="Calibri"/>
          <w:noProof/>
          <w:sz w:val="20"/>
        </w:rPr>
        <w:t>, 289–29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Peel, M.C. &amp; Bloschl, G. (2011) Hydrological modelling in a changing world. </w:t>
      </w:r>
      <w:r w:rsidRPr="00B3445F">
        <w:rPr>
          <w:rFonts w:ascii="Calibri" w:hAnsi="Calibri"/>
          <w:i/>
          <w:iCs/>
          <w:noProof/>
          <w:sz w:val="20"/>
        </w:rPr>
        <w:t>Progress in Physical Geography</w:t>
      </w:r>
      <w:r w:rsidRPr="00B3445F">
        <w:rPr>
          <w:rFonts w:ascii="Calibri" w:hAnsi="Calibri"/>
          <w:noProof/>
          <w:sz w:val="20"/>
        </w:rPr>
        <w:t xml:space="preserve">, </w:t>
      </w:r>
      <w:r w:rsidRPr="00B3445F">
        <w:rPr>
          <w:rFonts w:ascii="Calibri" w:hAnsi="Calibri"/>
          <w:b/>
          <w:bCs/>
          <w:noProof/>
          <w:sz w:val="20"/>
        </w:rPr>
        <w:t>35</w:t>
      </w:r>
      <w:r w:rsidRPr="00B3445F">
        <w:rPr>
          <w:rFonts w:ascii="Calibri" w:hAnsi="Calibri"/>
          <w:noProof/>
          <w:sz w:val="20"/>
        </w:rPr>
        <w:t>, 249–261.</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Peel, M., McMahon, T. &amp; Finlayson, B. (2004) Continental differences in the variability of annual runoff-update and reassessment. </w:t>
      </w:r>
      <w:r w:rsidRPr="00B3445F">
        <w:rPr>
          <w:rFonts w:ascii="Calibri" w:hAnsi="Calibri"/>
          <w:i/>
          <w:iCs/>
          <w:noProof/>
          <w:sz w:val="20"/>
        </w:rPr>
        <w:t>Journal of Hydrology</w:t>
      </w:r>
      <w:r w:rsidRPr="00B3445F">
        <w:rPr>
          <w:rFonts w:ascii="Calibri" w:hAnsi="Calibri"/>
          <w:noProof/>
          <w:sz w:val="20"/>
        </w:rPr>
        <w:t xml:space="preserve">, </w:t>
      </w:r>
      <w:r w:rsidRPr="00B3445F">
        <w:rPr>
          <w:rFonts w:ascii="Calibri" w:hAnsi="Calibri"/>
          <w:b/>
          <w:bCs/>
          <w:noProof/>
          <w:sz w:val="20"/>
        </w:rPr>
        <w:t>295</w:t>
      </w:r>
      <w:r w:rsidRPr="00B3445F">
        <w:rPr>
          <w:rFonts w:ascii="Calibri" w:hAnsi="Calibri"/>
          <w:noProof/>
          <w:sz w:val="20"/>
        </w:rPr>
        <w:t>, 185–197.</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Poff, N., Allan, J. &amp; Bain, M. (1997) The natural flow regime. </w:t>
      </w:r>
      <w:r w:rsidRPr="00B3445F">
        <w:rPr>
          <w:rFonts w:ascii="Calibri" w:hAnsi="Calibri"/>
          <w:i/>
          <w:iCs/>
          <w:noProof/>
          <w:sz w:val="20"/>
        </w:rPr>
        <w:t>BioScience</w:t>
      </w:r>
      <w:r w:rsidRPr="00B3445F">
        <w:rPr>
          <w:rFonts w:ascii="Calibri" w:hAnsi="Calibri"/>
          <w:noProof/>
          <w:sz w:val="20"/>
        </w:rPr>
        <w:t xml:space="preserve">, </w:t>
      </w:r>
      <w:r w:rsidRPr="00B3445F">
        <w:rPr>
          <w:rFonts w:ascii="Calibri" w:hAnsi="Calibri"/>
          <w:b/>
          <w:bCs/>
          <w:noProof/>
          <w:sz w:val="20"/>
        </w:rPr>
        <w:t>47</w:t>
      </w:r>
      <w:r w:rsidRPr="00B3445F">
        <w:rPr>
          <w:rFonts w:ascii="Calibri" w:hAnsi="Calibri"/>
          <w:noProof/>
          <w:sz w:val="20"/>
        </w:rPr>
        <w:t>, 769–784.</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Poff, N.L., Richter, B.D., Arthington, A.H., Bunn, S.E., Naiman, R.J., Kendy, E., Acreman, M., Apse, C., Bledsoe, B.P., Freeman, M.C., Henriksen, J., Jacobson, R.B., Kennen, J.G., Merritt, D.M., O’</w:t>
      </w:r>
      <w:r w:rsidRPr="00B3445F">
        <w:rPr>
          <w:rFonts w:ascii="Calibri" w:hAnsi="Calibri" w:cs="Calibri"/>
          <w:noProof/>
          <w:sz w:val="20"/>
        </w:rPr>
        <w:t></w:t>
      </w:r>
      <w:r w:rsidRPr="00B3445F">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B3445F">
        <w:rPr>
          <w:rFonts w:ascii="Calibri" w:hAnsi="Calibri"/>
          <w:i/>
          <w:iCs/>
          <w:noProof/>
          <w:sz w:val="20"/>
        </w:rPr>
        <w:t>Freshwater Biology</w:t>
      </w:r>
      <w:r w:rsidRPr="00B3445F">
        <w:rPr>
          <w:rFonts w:ascii="Calibri" w:hAnsi="Calibri"/>
          <w:noProof/>
          <w:sz w:val="20"/>
        </w:rPr>
        <w:t xml:space="preserve">, </w:t>
      </w:r>
      <w:r w:rsidRPr="00B3445F">
        <w:rPr>
          <w:rFonts w:ascii="Calibri" w:hAnsi="Calibri"/>
          <w:b/>
          <w:bCs/>
          <w:noProof/>
          <w:sz w:val="20"/>
        </w:rPr>
        <w:t>55</w:t>
      </w:r>
      <w:r w:rsidRPr="00B3445F">
        <w:rPr>
          <w:rFonts w:ascii="Calibri" w:hAnsi="Calibri"/>
          <w:noProof/>
          <w:sz w:val="20"/>
        </w:rPr>
        <w:t>, 147–17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lastRenderedPageBreak/>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B3445F">
        <w:rPr>
          <w:rFonts w:ascii="Calibri" w:hAnsi="Calibri"/>
          <w:i/>
          <w:iCs/>
          <w:noProof/>
          <w:sz w:val="20"/>
        </w:rPr>
        <w:t>The New Phytologist</w:t>
      </w:r>
      <w:r w:rsidRPr="00B3445F">
        <w:rPr>
          <w:rFonts w:ascii="Calibri" w:hAnsi="Calibri"/>
          <w:noProof/>
          <w:sz w:val="20"/>
        </w:rPr>
        <w:t xml:space="preserve">, </w:t>
      </w:r>
      <w:r w:rsidRPr="00B3445F">
        <w:rPr>
          <w:rFonts w:ascii="Calibri" w:hAnsi="Calibri"/>
          <w:b/>
          <w:bCs/>
          <w:noProof/>
          <w:sz w:val="20"/>
        </w:rPr>
        <w:t>185</w:t>
      </w:r>
      <w:r w:rsidRPr="00B3445F">
        <w:rPr>
          <w:rFonts w:ascii="Calibri" w:hAnsi="Calibri"/>
          <w:noProof/>
          <w:sz w:val="20"/>
        </w:rPr>
        <w:t>, 481–92.</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B3445F">
        <w:rPr>
          <w:rFonts w:ascii="Calibri" w:hAnsi="Calibri"/>
          <w:i/>
          <w:iCs/>
          <w:noProof/>
          <w:sz w:val="20"/>
        </w:rPr>
        <w:t>Ecology</w:t>
      </w:r>
      <w:r w:rsidRPr="00B3445F">
        <w:rPr>
          <w:rFonts w:ascii="Calibri" w:hAnsi="Calibri"/>
          <w:noProof/>
          <w:sz w:val="20"/>
        </w:rPr>
        <w:t xml:space="preserve">, </w:t>
      </w:r>
      <w:r w:rsidRPr="00B3445F">
        <w:rPr>
          <w:rFonts w:ascii="Calibri" w:hAnsi="Calibri"/>
          <w:b/>
          <w:bCs/>
          <w:noProof/>
          <w:sz w:val="20"/>
        </w:rPr>
        <w:t>89</w:t>
      </w:r>
      <w:r w:rsidRPr="00B3445F">
        <w:rPr>
          <w:rFonts w:ascii="Calibri" w:hAnsi="Calibri"/>
          <w:noProof/>
          <w:sz w:val="20"/>
        </w:rPr>
        <w:t>, 1908–2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Preston, K.A., Cornwell, W.K. &amp; Denoyer, J.L. (2006) Wood density and vessel traits as distinct correlates of ecological strategy in 51 California coast range angiosperms. </w:t>
      </w:r>
      <w:r w:rsidRPr="00B3445F">
        <w:rPr>
          <w:rFonts w:ascii="Calibri" w:hAnsi="Calibri"/>
          <w:i/>
          <w:iCs/>
          <w:noProof/>
          <w:sz w:val="20"/>
        </w:rPr>
        <w:t>The New Phytologist</w:t>
      </w:r>
      <w:r w:rsidRPr="00B3445F">
        <w:rPr>
          <w:rFonts w:ascii="Calibri" w:hAnsi="Calibri"/>
          <w:noProof/>
          <w:sz w:val="20"/>
        </w:rPr>
        <w:t xml:space="preserve">, </w:t>
      </w:r>
      <w:r w:rsidRPr="00B3445F">
        <w:rPr>
          <w:rFonts w:ascii="Calibri" w:hAnsi="Calibri"/>
          <w:b/>
          <w:bCs/>
          <w:noProof/>
          <w:sz w:val="20"/>
        </w:rPr>
        <w:t>170</w:t>
      </w:r>
      <w:r w:rsidRPr="00B3445F">
        <w:rPr>
          <w:rFonts w:ascii="Calibri" w:hAnsi="Calibri"/>
          <w:noProof/>
          <w:sz w:val="20"/>
        </w:rPr>
        <w:t>, 807–818.</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R Core Team. (2013) R: A Language and Environment for Statistical Computing.</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Reich, P. &amp; Wright, I. (2003) The evolution of plant functional variation: traits, spectra, and strategies. </w:t>
      </w:r>
      <w:r w:rsidRPr="00B3445F">
        <w:rPr>
          <w:rFonts w:ascii="Calibri" w:hAnsi="Calibri"/>
          <w:i/>
          <w:iCs/>
          <w:noProof/>
          <w:sz w:val="20"/>
        </w:rPr>
        <w:t>International Journal of Plant Sciences</w:t>
      </w:r>
      <w:r w:rsidRPr="00B3445F">
        <w:rPr>
          <w:rFonts w:ascii="Calibri" w:hAnsi="Calibri"/>
          <w:noProof/>
          <w:sz w:val="20"/>
        </w:rPr>
        <w:t xml:space="preserve">, </w:t>
      </w:r>
      <w:r w:rsidRPr="00B3445F">
        <w:rPr>
          <w:rFonts w:ascii="Calibri" w:hAnsi="Calibri"/>
          <w:b/>
          <w:bCs/>
          <w:noProof/>
          <w:sz w:val="20"/>
        </w:rPr>
        <w:t>164</w:t>
      </w:r>
      <w:r w:rsidRPr="00B3445F">
        <w:rPr>
          <w:rFonts w:ascii="Calibri" w:hAnsi="Calibri"/>
          <w:noProof/>
          <w:sz w:val="20"/>
        </w:rPr>
        <w:t>, 146–164.</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Russo, S.E., Jenkins, K.L., Wiser, S.K., Uriarte, M., Duncan, R.P. &amp; Coomes, D.A. (2010) Interspecific relationships among growth, mortality and xylem traits of woody species from New Zealand. </w:t>
      </w:r>
      <w:r w:rsidRPr="00B3445F">
        <w:rPr>
          <w:rFonts w:ascii="Calibri" w:hAnsi="Calibri"/>
          <w:i/>
          <w:iCs/>
          <w:noProof/>
          <w:sz w:val="20"/>
        </w:rPr>
        <w:t>Functional Ecology</w:t>
      </w:r>
      <w:r w:rsidRPr="00B3445F">
        <w:rPr>
          <w:rFonts w:ascii="Calibri" w:hAnsi="Calibri"/>
          <w:noProof/>
          <w:sz w:val="20"/>
        </w:rPr>
        <w:t xml:space="preserve">, </w:t>
      </w:r>
      <w:r w:rsidRPr="00B3445F">
        <w:rPr>
          <w:rFonts w:ascii="Calibri" w:hAnsi="Calibri"/>
          <w:b/>
          <w:bCs/>
          <w:noProof/>
          <w:sz w:val="20"/>
        </w:rPr>
        <w:t>24</w:t>
      </w:r>
      <w:r w:rsidRPr="00B3445F">
        <w:rPr>
          <w:rFonts w:ascii="Calibri" w:hAnsi="Calibri"/>
          <w:noProof/>
          <w:sz w:val="20"/>
        </w:rPr>
        <w:t>, 253–262.</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Schleuter, D. &amp; Daufresne, M. (2010) A user’s guide to functional diversity indices. </w:t>
      </w:r>
      <w:r w:rsidRPr="00B3445F">
        <w:rPr>
          <w:rFonts w:ascii="Calibri" w:hAnsi="Calibri"/>
          <w:i/>
          <w:iCs/>
          <w:noProof/>
          <w:sz w:val="20"/>
        </w:rPr>
        <w:t>Ecological Monographs</w:t>
      </w:r>
      <w:r w:rsidRPr="00B3445F">
        <w:rPr>
          <w:rFonts w:ascii="Calibri" w:hAnsi="Calibri"/>
          <w:noProof/>
          <w:sz w:val="20"/>
        </w:rPr>
        <w:t xml:space="preserve">, </w:t>
      </w:r>
      <w:r w:rsidRPr="00B3445F">
        <w:rPr>
          <w:rFonts w:ascii="Calibri" w:hAnsi="Calibri"/>
          <w:b/>
          <w:bCs/>
          <w:noProof/>
          <w:sz w:val="20"/>
        </w:rPr>
        <w:t>80</w:t>
      </w:r>
      <w:r w:rsidRPr="00B3445F">
        <w:rPr>
          <w:rFonts w:ascii="Calibri" w:hAnsi="Calibri"/>
          <w:noProof/>
          <w:sz w:val="20"/>
        </w:rPr>
        <w:t>, 469–484.</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Smith, I. (2004) An assessment of recent trends in Australian rainfall. </w:t>
      </w:r>
      <w:r w:rsidRPr="00B3445F">
        <w:rPr>
          <w:rFonts w:ascii="Calibri" w:hAnsi="Calibri"/>
          <w:i/>
          <w:iCs/>
          <w:noProof/>
          <w:sz w:val="20"/>
        </w:rPr>
        <w:t>Australian Meteorological Magazine</w:t>
      </w:r>
      <w:r w:rsidRPr="00B3445F">
        <w:rPr>
          <w:rFonts w:ascii="Calibri" w:hAnsi="Calibri"/>
          <w:noProof/>
          <w:sz w:val="20"/>
        </w:rPr>
        <w:t xml:space="preserve">, </w:t>
      </w:r>
      <w:r w:rsidRPr="00B3445F">
        <w:rPr>
          <w:rFonts w:ascii="Calibri" w:hAnsi="Calibri"/>
          <w:b/>
          <w:bCs/>
          <w:noProof/>
          <w:sz w:val="20"/>
        </w:rPr>
        <w:t>53</w:t>
      </w:r>
      <w:r w:rsidRPr="00B3445F">
        <w:rPr>
          <w:rFonts w:ascii="Calibri" w:hAnsi="Calibri"/>
          <w:noProof/>
          <w:sz w:val="20"/>
        </w:rPr>
        <w:t>, 163–173.</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Sonnier, G., Shipley, B. &amp; Navas, M.-L. (2010) Quantifying relationships between traits and explicitly measured gradients of stress and disturbance in early successional plant communities. </w:t>
      </w:r>
      <w:r w:rsidRPr="00B3445F">
        <w:rPr>
          <w:rFonts w:ascii="Calibri" w:hAnsi="Calibri"/>
          <w:i/>
          <w:iCs/>
          <w:noProof/>
          <w:sz w:val="20"/>
        </w:rPr>
        <w:t>Journal of Vegetation Science</w:t>
      </w:r>
      <w:r w:rsidRPr="00B3445F">
        <w:rPr>
          <w:rFonts w:ascii="Calibri" w:hAnsi="Calibri"/>
          <w:noProof/>
          <w:sz w:val="20"/>
        </w:rPr>
        <w:t xml:space="preserve">, </w:t>
      </w:r>
      <w:r w:rsidRPr="00B3445F">
        <w:rPr>
          <w:rFonts w:ascii="Calibri" w:hAnsi="Calibri"/>
          <w:b/>
          <w:bCs/>
          <w:noProof/>
          <w:sz w:val="20"/>
        </w:rPr>
        <w:t>21</w:t>
      </w:r>
      <w:r w:rsidRPr="00B3445F">
        <w:rPr>
          <w:rFonts w:ascii="Calibri" w:hAnsi="Calibri"/>
          <w:noProof/>
          <w:sz w:val="20"/>
        </w:rPr>
        <w:t>, 1014–1024.</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Van Steenis, C.G.G.J. (1981) </w:t>
      </w:r>
      <w:r w:rsidRPr="00B3445F">
        <w:rPr>
          <w:rFonts w:ascii="Calibri" w:hAnsi="Calibri"/>
          <w:i/>
          <w:iCs/>
          <w:noProof/>
          <w:sz w:val="20"/>
        </w:rPr>
        <w:t>Rheophytes of the World: An Account of the Flood-Resistant Flowering Plants and Ferns and the Theory of Autonomous Evolution</w:t>
      </w:r>
      <w:r w:rsidRPr="00B3445F">
        <w:rPr>
          <w:rFonts w:ascii="Calibri" w:hAnsi="Calibri"/>
          <w:noProof/>
          <w:sz w:val="20"/>
        </w:rPr>
        <w:t>. Sijthoff &amp; Noordhoff Alphen aan den Rijn, Netherlands.</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Stocker, T.F., Qin, D., Plattner, G.-K., Tignor, M., Allen, S.K., Boschung, J., Nauels, A., Xia, Y., Bex, V., Midgley, P.M. &amp; others. (2013) </w:t>
      </w:r>
      <w:r w:rsidRPr="00B3445F">
        <w:rPr>
          <w:rFonts w:ascii="Calibri" w:hAnsi="Calibri"/>
          <w:i/>
          <w:iCs/>
          <w:noProof/>
          <w:sz w:val="20"/>
        </w:rPr>
        <w:t>Climate Change 2013. The Physical Science Basis. Working Group I Contribution to the Fifth Assessment Report of the Intergovernmental Panel on Climate Change-Abstract for Decision-Makers</w:t>
      </w:r>
      <w:r w:rsidRPr="00B3445F">
        <w:rPr>
          <w:rFonts w:ascii="Calibri" w:hAnsi="Calibri"/>
          <w:noProof/>
          <w:sz w:val="20"/>
        </w:rPr>
        <w:t>.</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B3445F">
        <w:rPr>
          <w:rFonts w:ascii="Calibri" w:hAnsi="Calibri"/>
          <w:i/>
          <w:iCs/>
          <w:noProof/>
          <w:sz w:val="20"/>
        </w:rPr>
        <w:t>American Journal of Botany</w:t>
      </w:r>
      <w:r w:rsidRPr="00B3445F">
        <w:rPr>
          <w:rFonts w:ascii="Calibri" w:hAnsi="Calibri"/>
          <w:noProof/>
          <w:sz w:val="20"/>
        </w:rPr>
        <w:t xml:space="preserve">, </w:t>
      </w:r>
      <w:r w:rsidRPr="00B3445F">
        <w:rPr>
          <w:rFonts w:ascii="Calibri" w:hAnsi="Calibri"/>
          <w:b/>
          <w:bCs/>
          <w:noProof/>
          <w:sz w:val="20"/>
        </w:rPr>
        <w:t>94</w:t>
      </w:r>
      <w:r w:rsidRPr="00B3445F">
        <w:rPr>
          <w:rFonts w:ascii="Calibri" w:hAnsi="Calibri"/>
          <w:noProof/>
          <w:sz w:val="20"/>
        </w:rPr>
        <w:t>, 451–459.</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Tabacchi, E., Correll, D. &amp; Hauer, R. (1998) Development, maintenance and role of riparian vegetation in the river landscape. </w:t>
      </w:r>
      <w:r w:rsidRPr="00B3445F">
        <w:rPr>
          <w:rFonts w:ascii="Calibri" w:hAnsi="Calibri"/>
          <w:i/>
          <w:iCs/>
          <w:noProof/>
          <w:sz w:val="20"/>
        </w:rPr>
        <w:t>Freshwater Biology</w:t>
      </w:r>
      <w:r w:rsidRPr="00B3445F">
        <w:rPr>
          <w:rFonts w:ascii="Calibri" w:hAnsi="Calibri"/>
          <w:noProof/>
          <w:sz w:val="20"/>
        </w:rPr>
        <w:t xml:space="preserve">, </w:t>
      </w:r>
      <w:r w:rsidRPr="00B3445F">
        <w:rPr>
          <w:rFonts w:ascii="Calibri" w:hAnsi="Calibri"/>
          <w:b/>
          <w:bCs/>
          <w:noProof/>
          <w:sz w:val="20"/>
        </w:rPr>
        <w:t>40</w:t>
      </w:r>
      <w:r w:rsidRPr="00B3445F">
        <w:rPr>
          <w:rFonts w:ascii="Calibri" w:hAnsi="Calibri"/>
          <w:noProof/>
          <w:sz w:val="20"/>
        </w:rPr>
        <w:t>, 497–516.</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Telewski, F.W. (1995) Wind-induced physiological and developmental responses in trees. </w:t>
      </w:r>
      <w:r w:rsidRPr="00B3445F">
        <w:rPr>
          <w:rFonts w:ascii="Calibri" w:hAnsi="Calibri"/>
          <w:i/>
          <w:iCs/>
          <w:noProof/>
          <w:sz w:val="20"/>
        </w:rPr>
        <w:t>Wind and trees</w:t>
      </w:r>
      <w:r w:rsidRPr="00B3445F">
        <w:rPr>
          <w:rFonts w:ascii="Calibri" w:hAnsi="Calibri"/>
          <w:noProof/>
          <w:sz w:val="20"/>
        </w:rPr>
        <w:t xml:space="preserve">, </w:t>
      </w:r>
      <w:r w:rsidRPr="00B3445F">
        <w:rPr>
          <w:rFonts w:ascii="Calibri" w:hAnsi="Calibri"/>
          <w:b/>
          <w:bCs/>
          <w:noProof/>
          <w:sz w:val="20"/>
        </w:rPr>
        <w:t>237</w:t>
      </w:r>
      <w:r w:rsidRPr="00B3445F">
        <w:rPr>
          <w:rFonts w:ascii="Calibri" w:hAnsi="Calibri"/>
          <w:noProof/>
          <w:sz w:val="20"/>
        </w:rPr>
        <w:t>, 263.</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Valladares, F., Gianoli, E. &amp; Gómez, J. (2007) Ecological limits to plant phenotypic plasticity. </w:t>
      </w:r>
      <w:r w:rsidRPr="00B3445F">
        <w:rPr>
          <w:rFonts w:ascii="Calibri" w:hAnsi="Calibri"/>
          <w:i/>
          <w:iCs/>
          <w:noProof/>
          <w:sz w:val="20"/>
        </w:rPr>
        <w:t>New Phytologist</w:t>
      </w:r>
      <w:r w:rsidRPr="00B3445F">
        <w:rPr>
          <w:rFonts w:ascii="Calibri" w:hAnsi="Calibri"/>
          <w:noProof/>
          <w:sz w:val="20"/>
        </w:rPr>
        <w:t xml:space="preserve">, </w:t>
      </w:r>
      <w:r w:rsidRPr="00B3445F">
        <w:rPr>
          <w:rFonts w:ascii="Calibri" w:hAnsi="Calibri"/>
          <w:b/>
          <w:bCs/>
          <w:noProof/>
          <w:sz w:val="20"/>
        </w:rPr>
        <w:t>176</w:t>
      </w:r>
      <w:r w:rsidRPr="00B3445F">
        <w:rPr>
          <w:rFonts w:ascii="Calibri" w:hAnsi="Calibri"/>
          <w:noProof/>
          <w:sz w:val="20"/>
        </w:rPr>
        <w:t>, 749–63.</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Villéger, S., Mason, N.W.H. &amp; Mouillot, D. (2008) New multidimensional functional diversity indices for a multifaceted framework in functional ecology. </w:t>
      </w:r>
      <w:r w:rsidRPr="00B3445F">
        <w:rPr>
          <w:rFonts w:ascii="Calibri" w:hAnsi="Calibri"/>
          <w:i/>
          <w:iCs/>
          <w:noProof/>
          <w:sz w:val="20"/>
        </w:rPr>
        <w:t>Ecology</w:t>
      </w:r>
      <w:r w:rsidRPr="00B3445F">
        <w:rPr>
          <w:rFonts w:ascii="Calibri" w:hAnsi="Calibri"/>
          <w:noProof/>
          <w:sz w:val="20"/>
        </w:rPr>
        <w:t xml:space="preserve">, </w:t>
      </w:r>
      <w:r w:rsidRPr="00B3445F">
        <w:rPr>
          <w:rFonts w:ascii="Calibri" w:hAnsi="Calibri"/>
          <w:b/>
          <w:bCs/>
          <w:noProof/>
          <w:sz w:val="20"/>
        </w:rPr>
        <w:t>89</w:t>
      </w:r>
      <w:r w:rsidRPr="00B3445F">
        <w:rPr>
          <w:rFonts w:ascii="Calibri" w:hAnsi="Calibri"/>
          <w:noProof/>
          <w:sz w:val="20"/>
        </w:rPr>
        <w:t>, 2290–301.</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lastRenderedPageBreak/>
        <w:t xml:space="preserve">Ward, P.J., Beets, W., Bouwer, L.M., Aerts, J.C.J.H. &amp; Renssen, H. (2010) Sensitivity of river discharge to ENSO. </w:t>
      </w:r>
      <w:r w:rsidRPr="00B3445F">
        <w:rPr>
          <w:rFonts w:ascii="Calibri" w:hAnsi="Calibri"/>
          <w:i/>
          <w:iCs/>
          <w:noProof/>
          <w:sz w:val="20"/>
        </w:rPr>
        <w:t>Geophysical Research Letters</w:t>
      </w:r>
      <w:r w:rsidRPr="00B3445F">
        <w:rPr>
          <w:rFonts w:ascii="Calibri" w:hAnsi="Calibri"/>
          <w:noProof/>
          <w:sz w:val="20"/>
        </w:rPr>
        <w:t xml:space="preserve">, </w:t>
      </w:r>
      <w:r w:rsidRPr="00B3445F">
        <w:rPr>
          <w:rFonts w:ascii="Calibri" w:hAnsi="Calibri"/>
          <w:b/>
          <w:bCs/>
          <w:noProof/>
          <w:sz w:val="20"/>
        </w:rPr>
        <w:t>37</w:t>
      </w:r>
      <w:r w:rsidRPr="00B3445F">
        <w:rPr>
          <w:rFonts w:ascii="Calibri" w:hAnsi="Calibri"/>
          <w:noProof/>
          <w:sz w:val="20"/>
        </w:rPr>
        <w:t>.</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B3445F">
        <w:rPr>
          <w:rFonts w:ascii="Calibri" w:hAnsi="Calibri"/>
          <w:i/>
          <w:iCs/>
          <w:noProof/>
          <w:sz w:val="20"/>
        </w:rPr>
        <w:t>nternational Association of Hydrological Sciences</w:t>
      </w:r>
      <w:r w:rsidRPr="00B3445F">
        <w:rPr>
          <w:rFonts w:ascii="Calibri" w:hAnsi="Calibri"/>
          <w:noProof/>
          <w:sz w:val="20"/>
        </w:rPr>
        <w:t xml:space="preserve">, </w:t>
      </w:r>
      <w:r w:rsidRPr="00B3445F">
        <w:rPr>
          <w:rFonts w:ascii="Calibri" w:hAnsi="Calibri"/>
          <w:b/>
          <w:bCs/>
          <w:noProof/>
          <w:sz w:val="20"/>
        </w:rPr>
        <w:t>276</w:t>
      </w:r>
      <w:r w:rsidRPr="00B3445F">
        <w:rPr>
          <w:rFonts w:ascii="Calibri" w:hAnsi="Calibri"/>
          <w:noProof/>
          <w:sz w:val="20"/>
        </w:rPr>
        <w:t>, 203–210.</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Weimann, M. &amp; Williamson, G. (2002) Geographic variation in wood specific gravity: effects of latitude, temperature and precipitation. </w:t>
      </w:r>
      <w:r w:rsidRPr="00B3445F">
        <w:rPr>
          <w:rFonts w:ascii="Calibri" w:hAnsi="Calibri"/>
          <w:i/>
          <w:iCs/>
          <w:noProof/>
          <w:sz w:val="20"/>
        </w:rPr>
        <w:t>Wood and Fiber Science</w:t>
      </w:r>
      <w:r w:rsidRPr="00B3445F">
        <w:rPr>
          <w:rFonts w:ascii="Calibri" w:hAnsi="Calibri"/>
          <w:noProof/>
          <w:sz w:val="20"/>
        </w:rPr>
        <w:t xml:space="preserve">, </w:t>
      </w:r>
      <w:r w:rsidRPr="00B3445F">
        <w:rPr>
          <w:rFonts w:ascii="Calibri" w:hAnsi="Calibri"/>
          <w:b/>
          <w:bCs/>
          <w:noProof/>
          <w:sz w:val="20"/>
        </w:rPr>
        <w:t>34</w:t>
      </w:r>
      <w:r w:rsidRPr="00B3445F">
        <w:rPr>
          <w:rFonts w:ascii="Calibri" w:hAnsi="Calibri"/>
          <w:noProof/>
          <w:sz w:val="20"/>
        </w:rPr>
        <w:t>, 96–107.</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Westoby, M. (1998) A leaf-height-seed (LHS) plant ecology strategy scheme. </w:t>
      </w:r>
      <w:r w:rsidRPr="00B3445F">
        <w:rPr>
          <w:rFonts w:ascii="Calibri" w:hAnsi="Calibri"/>
          <w:i/>
          <w:iCs/>
          <w:noProof/>
          <w:sz w:val="20"/>
        </w:rPr>
        <w:t>Plant and Soil</w:t>
      </w:r>
      <w:r w:rsidRPr="00B3445F">
        <w:rPr>
          <w:rFonts w:ascii="Calibri" w:hAnsi="Calibri"/>
          <w:noProof/>
          <w:sz w:val="20"/>
        </w:rPr>
        <w:t xml:space="preserve">, </w:t>
      </w:r>
      <w:r w:rsidRPr="00B3445F">
        <w:rPr>
          <w:rFonts w:ascii="Calibri" w:hAnsi="Calibri"/>
          <w:b/>
          <w:bCs/>
          <w:noProof/>
          <w:sz w:val="20"/>
        </w:rPr>
        <w:t>199</w:t>
      </w:r>
      <w:r w:rsidRPr="00B3445F">
        <w:rPr>
          <w:rFonts w:ascii="Calibri" w:hAnsi="Calibri"/>
          <w:noProof/>
          <w:sz w:val="20"/>
        </w:rPr>
        <w:t>, 213–227.</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Westoby, M., Falster, D.S., Moles, A.T., Vesk, P.A. &amp; Wright, I.J. (2002) Plant ecological strategies: some leading dimensions of variation between species. </w:t>
      </w:r>
      <w:r w:rsidRPr="00B3445F">
        <w:rPr>
          <w:rFonts w:ascii="Calibri" w:hAnsi="Calibri"/>
          <w:i/>
          <w:iCs/>
          <w:noProof/>
          <w:sz w:val="20"/>
        </w:rPr>
        <w:t>Annual Review of Ecology and Systematics</w:t>
      </w:r>
      <w:r w:rsidRPr="00B3445F">
        <w:rPr>
          <w:rFonts w:ascii="Calibri" w:hAnsi="Calibri"/>
          <w:noProof/>
          <w:sz w:val="20"/>
        </w:rPr>
        <w:t xml:space="preserve">, </w:t>
      </w:r>
      <w:r w:rsidRPr="00B3445F">
        <w:rPr>
          <w:rFonts w:ascii="Calibri" w:hAnsi="Calibri"/>
          <w:b/>
          <w:bCs/>
          <w:noProof/>
          <w:sz w:val="20"/>
        </w:rPr>
        <w:t>33</w:t>
      </w:r>
      <w:r w:rsidRPr="00B3445F">
        <w:rPr>
          <w:rFonts w:ascii="Calibri" w:hAnsi="Calibri"/>
          <w:noProof/>
          <w:sz w:val="20"/>
        </w:rPr>
        <w:t>, 125–159.</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Westoby, M. &amp; Wright, I.J. (2006) Land-plant ecology on the basis of functional traits. </w:t>
      </w:r>
      <w:r w:rsidRPr="00B3445F">
        <w:rPr>
          <w:rFonts w:ascii="Calibri" w:hAnsi="Calibri"/>
          <w:i/>
          <w:iCs/>
          <w:noProof/>
          <w:sz w:val="20"/>
        </w:rPr>
        <w:t>Trends in Ecology &amp; Evolution</w:t>
      </w:r>
      <w:r w:rsidRPr="00B3445F">
        <w:rPr>
          <w:rFonts w:ascii="Calibri" w:hAnsi="Calibri"/>
          <w:noProof/>
          <w:sz w:val="20"/>
        </w:rPr>
        <w:t xml:space="preserve">, </w:t>
      </w:r>
      <w:r w:rsidRPr="00B3445F">
        <w:rPr>
          <w:rFonts w:ascii="Calibri" w:hAnsi="Calibri"/>
          <w:b/>
          <w:bCs/>
          <w:noProof/>
          <w:sz w:val="20"/>
        </w:rPr>
        <w:t>21</w:t>
      </w:r>
      <w:r w:rsidRPr="00B3445F">
        <w:rPr>
          <w:rFonts w:ascii="Calibri" w:hAnsi="Calibri"/>
          <w:noProof/>
          <w:sz w:val="20"/>
        </w:rPr>
        <w:t>, 261–8.</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Woolfrey, A.R. &amp; Ladd, P.G. (2001) Habitat preference and reproductive traits of a major Australian riparian tree species (Casuarina cunninghamiana). </w:t>
      </w:r>
      <w:r w:rsidRPr="00B3445F">
        <w:rPr>
          <w:rFonts w:ascii="Calibri" w:hAnsi="Calibri"/>
          <w:i/>
          <w:iCs/>
          <w:noProof/>
          <w:sz w:val="20"/>
        </w:rPr>
        <w:t>Australian Journal of Botany</w:t>
      </w:r>
      <w:r w:rsidRPr="00B3445F">
        <w:rPr>
          <w:rFonts w:ascii="Calibri" w:hAnsi="Calibri"/>
          <w:noProof/>
          <w:sz w:val="20"/>
        </w:rPr>
        <w:t xml:space="preserve">, </w:t>
      </w:r>
      <w:r w:rsidRPr="00B3445F">
        <w:rPr>
          <w:rFonts w:ascii="Calibri" w:hAnsi="Calibri"/>
          <w:b/>
          <w:bCs/>
          <w:noProof/>
          <w:sz w:val="20"/>
        </w:rPr>
        <w:t>49</w:t>
      </w:r>
      <w:r w:rsidRPr="00B3445F">
        <w:rPr>
          <w:rFonts w:ascii="Calibri" w:hAnsi="Calibri"/>
          <w:noProof/>
          <w:sz w:val="20"/>
        </w:rPr>
        <w:t>, 705–715.</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B3445F">
        <w:rPr>
          <w:rFonts w:ascii="Calibri" w:hAnsi="Calibri"/>
          <w:i/>
          <w:iCs/>
          <w:noProof/>
          <w:sz w:val="20"/>
        </w:rPr>
        <w:t>Ecology</w:t>
      </w:r>
      <w:r w:rsidRPr="00B3445F">
        <w:rPr>
          <w:rFonts w:ascii="Calibri" w:hAnsi="Calibri"/>
          <w:noProof/>
          <w:sz w:val="20"/>
        </w:rPr>
        <w:t xml:space="preserve">, </w:t>
      </w:r>
      <w:r w:rsidRPr="00B3445F">
        <w:rPr>
          <w:rFonts w:ascii="Calibri" w:hAnsi="Calibri"/>
          <w:b/>
          <w:bCs/>
          <w:noProof/>
          <w:sz w:val="20"/>
        </w:rPr>
        <w:t>91</w:t>
      </w:r>
      <w:r w:rsidRPr="00B3445F">
        <w:rPr>
          <w:rFonts w:ascii="Calibri" w:hAnsi="Calibri"/>
          <w:noProof/>
          <w:sz w:val="20"/>
        </w:rPr>
        <w:t>, 3664–74.</w:t>
      </w:r>
    </w:p>
    <w:p w:rsidR="002464BA" w:rsidRPr="00B3445F" w:rsidRDefault="002464BA">
      <w:pPr>
        <w:pStyle w:val="NormalWeb"/>
        <w:ind w:left="480" w:hanging="480"/>
        <w:divId w:val="1727561711"/>
        <w:rPr>
          <w:rFonts w:ascii="Calibri" w:hAnsi="Calibri"/>
          <w:noProof/>
          <w:sz w:val="20"/>
        </w:rPr>
      </w:pPr>
      <w:r w:rsidRPr="00B3445F">
        <w:rPr>
          <w:rFonts w:ascii="Calibri" w:hAnsi="Calibri"/>
          <w:noProof/>
          <w:sz w:val="20"/>
        </w:rPr>
        <w:t xml:space="preserve">Zieminska, K., Butler, D.W., Gleason, S.M., Wright, I.J. &amp; Westoby, M. (2013) Fibre wall and lumen fractions drive wood density variation across 24 Australian angiosperms. </w:t>
      </w:r>
      <w:r w:rsidRPr="00B3445F">
        <w:rPr>
          <w:rFonts w:ascii="Calibri" w:hAnsi="Calibri"/>
          <w:i/>
          <w:iCs/>
          <w:noProof/>
          <w:sz w:val="20"/>
        </w:rPr>
        <w:t>AoB PLANTS</w:t>
      </w:r>
      <w:r w:rsidRPr="00B3445F">
        <w:rPr>
          <w:rFonts w:ascii="Calibri" w:hAnsi="Calibri"/>
          <w:noProof/>
          <w:sz w:val="20"/>
        </w:rPr>
        <w:t xml:space="preserve">, </w:t>
      </w:r>
      <w:r w:rsidRPr="00B3445F">
        <w:rPr>
          <w:rFonts w:ascii="Calibri" w:hAnsi="Calibri"/>
          <w:b/>
          <w:bCs/>
          <w:noProof/>
          <w:sz w:val="20"/>
        </w:rPr>
        <w:t>5</w:t>
      </w:r>
      <w:r w:rsidRPr="00B3445F">
        <w:rPr>
          <w:rFonts w:ascii="Calibri" w:hAnsi="Calibri"/>
          <w:noProof/>
          <w:sz w:val="20"/>
        </w:rPr>
        <w:t>, plt046.</w:t>
      </w:r>
    </w:p>
    <w:p w:rsidR="008E156A" w:rsidRPr="00B3445F" w:rsidRDefault="009B230D" w:rsidP="00FF6655">
      <w:pPr>
        <w:spacing w:line="360" w:lineRule="auto"/>
        <w:rPr>
          <w:b/>
          <w:sz w:val="20"/>
          <w:szCs w:val="20"/>
        </w:rPr>
      </w:pPr>
      <w:r w:rsidRPr="00B3445F">
        <w:rPr>
          <w:b/>
          <w:sz w:val="20"/>
          <w:szCs w:val="20"/>
        </w:rPr>
        <w:fldChar w:fldCharType="end"/>
      </w:r>
    </w:p>
    <w:p w:rsidR="008E156A" w:rsidRPr="00B3445F" w:rsidRDefault="008E156A" w:rsidP="00FF6655">
      <w:pPr>
        <w:spacing w:line="360" w:lineRule="auto"/>
        <w:rPr>
          <w:b/>
          <w:sz w:val="20"/>
          <w:szCs w:val="20"/>
        </w:rPr>
      </w:pPr>
    </w:p>
    <w:p w:rsidR="008E156A" w:rsidRPr="00B3445F" w:rsidRDefault="008E156A" w:rsidP="00FF6655">
      <w:pPr>
        <w:spacing w:line="360" w:lineRule="auto"/>
        <w:rPr>
          <w:b/>
          <w:sz w:val="20"/>
          <w:szCs w:val="20"/>
        </w:rPr>
      </w:pPr>
    </w:p>
    <w:p w:rsidR="008E156A" w:rsidRPr="00B3445F" w:rsidRDefault="008E156A" w:rsidP="00FF6655">
      <w:pPr>
        <w:spacing w:line="360" w:lineRule="auto"/>
        <w:rPr>
          <w:b/>
          <w:sz w:val="20"/>
          <w:szCs w:val="20"/>
        </w:rPr>
      </w:pPr>
    </w:p>
    <w:p w:rsidR="005B7C8F" w:rsidRPr="00B3445F" w:rsidRDefault="003E4268" w:rsidP="00BA6B1B">
      <w:pPr>
        <w:rPr>
          <w:b/>
        </w:rPr>
      </w:pPr>
      <w:r w:rsidRPr="00B3445F">
        <w:rPr>
          <w:b/>
        </w:rPr>
        <w:br w:type="page"/>
      </w:r>
    </w:p>
    <w:p w:rsidR="008E156A" w:rsidRPr="00B3445F" w:rsidRDefault="00592351" w:rsidP="00592351">
      <w:pPr>
        <w:pStyle w:val="Caption"/>
        <w:keepNext/>
        <w:spacing w:line="360" w:lineRule="auto"/>
        <w:rPr>
          <w:b/>
          <w:i w:val="0"/>
          <w:iCs w:val="0"/>
          <w:color w:val="auto"/>
          <w:sz w:val="22"/>
          <w:szCs w:val="22"/>
        </w:rPr>
      </w:pPr>
      <w:r w:rsidRPr="00B3445F">
        <w:rPr>
          <w:b/>
          <w:i w:val="0"/>
          <w:iCs w:val="0"/>
          <w:color w:val="auto"/>
          <w:sz w:val="22"/>
          <w:szCs w:val="22"/>
        </w:rPr>
        <w:lastRenderedPageBreak/>
        <w:t>Tables</w:t>
      </w:r>
    </w:p>
    <w:p w:rsidR="00FD6EDE" w:rsidRPr="00B3445F" w:rsidRDefault="00FD6EDE" w:rsidP="00FD6EDE">
      <w:pPr>
        <w:pStyle w:val="Caption"/>
        <w:keepNext/>
        <w:spacing w:line="360" w:lineRule="auto"/>
        <w:rPr>
          <w:color w:val="auto"/>
          <w:sz w:val="22"/>
          <w:szCs w:val="22"/>
        </w:rPr>
      </w:pPr>
      <w:r w:rsidRPr="00B3445F">
        <w:rPr>
          <w:b/>
          <w:color w:val="auto"/>
          <w:sz w:val="22"/>
          <w:szCs w:val="22"/>
        </w:rPr>
        <w:t xml:space="preserve">Table </w:t>
      </w:r>
      <w:r w:rsidR="00592351" w:rsidRPr="00B3445F">
        <w:rPr>
          <w:b/>
          <w:color w:val="auto"/>
          <w:sz w:val="22"/>
          <w:szCs w:val="22"/>
        </w:rPr>
        <w:t>1</w:t>
      </w:r>
      <w:r w:rsidRPr="00B3445F">
        <w:rPr>
          <w:b/>
          <w:color w:val="auto"/>
          <w:sz w:val="22"/>
          <w:szCs w:val="22"/>
        </w:rPr>
        <w:t>.</w:t>
      </w:r>
      <w:r w:rsidRPr="00B3445F">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tbl>
      <w:tblPr>
        <w:tblStyle w:val="TableGrid"/>
        <w:tblW w:w="9016" w:type="dxa"/>
        <w:tblLayout w:type="fixed"/>
        <w:tblLook w:val="04A0" w:firstRow="1" w:lastRow="0" w:firstColumn="1" w:lastColumn="0" w:noHBand="0" w:noVBand="1"/>
      </w:tblPr>
      <w:tblGrid>
        <w:gridCol w:w="2204"/>
        <w:gridCol w:w="1902"/>
        <w:gridCol w:w="2410"/>
        <w:gridCol w:w="2500"/>
      </w:tblGrid>
      <w:tr w:rsidR="00B3445F" w:rsidRPr="00B3445F" w:rsidTr="00D657D8">
        <w:tc>
          <w:tcPr>
            <w:tcW w:w="2204" w:type="dxa"/>
          </w:tcPr>
          <w:p w:rsidR="008E156A" w:rsidRPr="00B3445F" w:rsidRDefault="00C13E06" w:rsidP="00FF6655">
            <w:pPr>
              <w:spacing w:line="276" w:lineRule="auto"/>
              <w:rPr>
                <w:rFonts w:eastAsia="Times New Roman" w:cs="Times New Roman"/>
                <w:b/>
                <w:lang w:eastAsia="en-AU"/>
              </w:rPr>
            </w:pPr>
            <w:r w:rsidRPr="00B3445F">
              <w:rPr>
                <w:rFonts w:eastAsia="Times New Roman" w:cs="Times New Roman"/>
                <w:b/>
                <w:lang w:eastAsia="en-AU"/>
              </w:rPr>
              <w:t>Parameter</w:t>
            </w:r>
          </w:p>
        </w:tc>
        <w:tc>
          <w:tcPr>
            <w:tcW w:w="1902" w:type="dxa"/>
          </w:tcPr>
          <w:p w:rsidR="008E156A" w:rsidRPr="00B3445F" w:rsidRDefault="00C13E06" w:rsidP="00FF6655">
            <w:pPr>
              <w:spacing w:line="276" w:lineRule="auto"/>
              <w:rPr>
                <w:rFonts w:eastAsia="Times New Roman" w:cs="Times New Roman"/>
                <w:b/>
                <w:lang w:eastAsia="en-AU"/>
              </w:rPr>
            </w:pPr>
            <w:r w:rsidRPr="00B3445F">
              <w:rPr>
                <w:rFonts w:eastAsia="Times New Roman" w:cs="Times New Roman"/>
                <w:b/>
                <w:lang w:eastAsia="en-AU"/>
              </w:rPr>
              <w:t>Abbreviation</w:t>
            </w:r>
          </w:p>
        </w:tc>
        <w:tc>
          <w:tcPr>
            <w:tcW w:w="2410" w:type="dxa"/>
          </w:tcPr>
          <w:p w:rsidR="008E156A" w:rsidRPr="00B3445F" w:rsidRDefault="00C13E06" w:rsidP="00FF6655">
            <w:pPr>
              <w:spacing w:line="276" w:lineRule="auto"/>
              <w:rPr>
                <w:rFonts w:eastAsia="Times New Roman" w:cs="Times New Roman"/>
                <w:b/>
                <w:lang w:eastAsia="en-AU"/>
              </w:rPr>
            </w:pPr>
            <w:r w:rsidRPr="00B3445F">
              <w:rPr>
                <w:rFonts w:eastAsia="Times New Roman" w:cs="Times New Roman"/>
                <w:b/>
                <w:lang w:eastAsia="en-AU"/>
              </w:rPr>
              <w:t>Units</w:t>
            </w:r>
          </w:p>
        </w:tc>
        <w:tc>
          <w:tcPr>
            <w:tcW w:w="2500" w:type="dxa"/>
          </w:tcPr>
          <w:p w:rsidR="008E156A" w:rsidRPr="00B3445F" w:rsidRDefault="00C13E06" w:rsidP="00FF6655">
            <w:pPr>
              <w:spacing w:line="276" w:lineRule="auto"/>
              <w:rPr>
                <w:rFonts w:eastAsia="Times New Roman" w:cs="Times New Roman"/>
                <w:b/>
                <w:lang w:eastAsia="en-AU"/>
              </w:rPr>
            </w:pPr>
            <w:r w:rsidRPr="00B3445F">
              <w:rPr>
                <w:rFonts w:eastAsia="Times New Roman" w:cs="Times New Roman"/>
                <w:b/>
                <w:lang w:eastAsia="en-AU"/>
              </w:rPr>
              <w:t>Description</w:t>
            </w:r>
          </w:p>
        </w:tc>
      </w:tr>
      <w:tr w:rsidR="00B3445F" w:rsidRPr="00B3445F" w:rsidTr="00C13E06">
        <w:tc>
          <w:tcPr>
            <w:tcW w:w="9016" w:type="dxa"/>
            <w:gridSpan w:val="4"/>
          </w:tcPr>
          <w:p w:rsidR="008E156A" w:rsidRPr="00B3445F" w:rsidRDefault="00C13E06" w:rsidP="00FF6655">
            <w:pPr>
              <w:spacing w:line="276" w:lineRule="auto"/>
              <w:rPr>
                <w:rFonts w:eastAsia="Times New Roman" w:cs="Times New Roman"/>
                <w:i/>
                <w:lang w:eastAsia="en-AU"/>
              </w:rPr>
            </w:pPr>
            <w:r w:rsidRPr="00B3445F">
              <w:rPr>
                <w:rFonts w:eastAsia="Times New Roman" w:cs="Times New Roman"/>
                <w:i/>
                <w:lang w:eastAsia="en-AU"/>
              </w:rPr>
              <w:t>Flood frequency and magnitude</w:t>
            </w: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Mean magnitude of high spells</w:t>
            </w:r>
            <w:r w:rsidRPr="00B3445F">
              <w:rPr>
                <w:rFonts w:eastAsia="Times New Roman" w:cs="Times New Roman"/>
                <w:lang w:eastAsia="en-AU"/>
              </w:rPr>
              <w:t>*</w:t>
            </w:r>
          </w:p>
        </w:tc>
        <w:tc>
          <w:tcPr>
            <w:tcW w:w="1902" w:type="dxa"/>
          </w:tcPr>
          <w:p w:rsidR="008E156A" w:rsidRPr="00B3445F" w:rsidRDefault="00C13E06" w:rsidP="00ED2062">
            <w:pPr>
              <w:spacing w:line="276" w:lineRule="auto"/>
              <w:rPr>
                <w:rFonts w:eastAsia="Times New Roman" w:cs="Times New Roman"/>
                <w:lang w:eastAsia="en-AU"/>
              </w:rPr>
            </w:pPr>
            <w:r w:rsidRPr="00B3445F">
              <w:t>HSPeak</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val="restart"/>
          </w:tcPr>
          <w:p w:rsidR="00C13E06" w:rsidRPr="00B3445F" w:rsidRDefault="00C13E06" w:rsidP="00AC4611">
            <w:pPr>
              <w:spacing w:line="276" w:lineRule="auto"/>
              <w:rPr>
                <w:rFonts w:eastAsia="Times New Roman" w:cs="Times New Roman"/>
                <w:lang w:eastAsia="en-AU"/>
              </w:rPr>
            </w:pPr>
            <w:r w:rsidRPr="00B3445F">
              <w:t>High spells are periods of flow above the 95</w:t>
            </w:r>
            <w:r w:rsidRPr="00B3445F">
              <w:rPr>
                <w:vertAlign w:val="superscript"/>
              </w:rPr>
              <w:t>th</w:t>
            </w:r>
            <w:r w:rsidRPr="00B3445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re-work the fluvial landscape. Together, these metrics indicate the intensity and frequency of mechanical stress experienced by plants in the riparian zone.</w:t>
            </w: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CV of all years’ mean high spell magnitude</w:t>
            </w:r>
          </w:p>
        </w:tc>
        <w:tc>
          <w:tcPr>
            <w:tcW w:w="1902" w:type="dxa"/>
          </w:tcPr>
          <w:p w:rsidR="008E156A" w:rsidRPr="00B3445F" w:rsidRDefault="00C13E06" w:rsidP="00FF6655">
            <w:pPr>
              <w:spacing w:line="276" w:lineRule="auto"/>
              <w:rPr>
                <w:rFonts w:eastAsia="Times New Roman" w:cs="Times New Roman"/>
                <w:lang w:eastAsia="en-AU"/>
              </w:rPr>
            </w:pPr>
            <w:r w:rsidRPr="00B3445F">
              <w:t>CVAnnHSPeak</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20 year ARI flood magnitude*</w:t>
            </w:r>
          </w:p>
        </w:tc>
        <w:tc>
          <w:tcPr>
            <w:tcW w:w="1902" w:type="dxa"/>
          </w:tcPr>
          <w:p w:rsidR="008E156A" w:rsidRPr="00B3445F" w:rsidRDefault="00C13E06" w:rsidP="00ED2062">
            <w:pPr>
              <w:spacing w:line="276" w:lineRule="auto"/>
              <w:rPr>
                <w:rFonts w:eastAsia="Times New Roman" w:cs="Times New Roman"/>
                <w:lang w:eastAsia="en-AU"/>
              </w:rPr>
            </w:pPr>
            <w:r w:rsidRPr="00B3445F">
              <w:t>AS20YrARI</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Mean of all years’ number of high spells</w:t>
            </w:r>
          </w:p>
        </w:tc>
        <w:tc>
          <w:tcPr>
            <w:tcW w:w="1902" w:type="dxa"/>
          </w:tcPr>
          <w:p w:rsidR="008E156A" w:rsidRPr="00B3445F" w:rsidRDefault="00C13E06" w:rsidP="00FF6655">
            <w:pPr>
              <w:spacing w:line="276" w:lineRule="auto"/>
              <w:rPr>
                <w:rFonts w:eastAsia="Times New Roman" w:cs="Times New Roman"/>
                <w:lang w:eastAsia="en-AU"/>
              </w:rPr>
            </w:pPr>
            <w:r w:rsidRPr="00B3445F">
              <w:t>MDFAnnHSNum</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year</w:t>
            </w:r>
            <w:r w:rsidRPr="00B3445F">
              <w:rPr>
                <w:rFonts w:eastAsia="Times New Roman" w:cs="Times New Roman"/>
                <w:vertAlign w:val="superscript"/>
                <w:lang w:eastAsia="en-AU"/>
              </w:rPr>
              <w:t>-1</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CV of all years’ number of high spells</w:t>
            </w:r>
          </w:p>
        </w:tc>
        <w:tc>
          <w:tcPr>
            <w:tcW w:w="1902" w:type="dxa"/>
          </w:tcPr>
          <w:p w:rsidR="008E156A" w:rsidRPr="00B3445F" w:rsidRDefault="00C13E06" w:rsidP="00FF6655">
            <w:pPr>
              <w:spacing w:line="276" w:lineRule="auto"/>
              <w:rPr>
                <w:rFonts w:eastAsia="Times New Roman" w:cs="Times New Roman"/>
                <w:lang w:eastAsia="en-AU"/>
              </w:rPr>
            </w:pPr>
            <w:r w:rsidRPr="00B3445F">
              <w:t>CVAnnHSNum</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9016" w:type="dxa"/>
            <w:gridSpan w:val="4"/>
          </w:tcPr>
          <w:p w:rsidR="008E156A" w:rsidRPr="00B3445F" w:rsidRDefault="00C13E06" w:rsidP="00FF6655">
            <w:pPr>
              <w:tabs>
                <w:tab w:val="left" w:pos="3160"/>
              </w:tabs>
              <w:spacing w:line="276" w:lineRule="auto"/>
              <w:rPr>
                <w:rFonts w:eastAsia="Times New Roman" w:cs="Times New Roman"/>
                <w:i/>
                <w:lang w:eastAsia="en-AU"/>
              </w:rPr>
            </w:pPr>
            <w:r w:rsidRPr="00B3445F">
              <w:rPr>
                <w:i/>
              </w:rPr>
              <w:t>Rise and fall rates</w:t>
            </w: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t>Mean rate of rise *</w:t>
            </w:r>
          </w:p>
        </w:tc>
        <w:tc>
          <w:tcPr>
            <w:tcW w:w="1902" w:type="dxa"/>
          </w:tcPr>
          <w:p w:rsidR="008E156A" w:rsidRPr="00B3445F" w:rsidRDefault="00C13E06" w:rsidP="00ED2062">
            <w:pPr>
              <w:spacing w:line="276" w:lineRule="auto"/>
            </w:pPr>
            <w:r w:rsidRPr="00B3445F">
              <w:t>MRateRise</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ay</w:t>
            </w:r>
            <w:r w:rsidRPr="00B3445F">
              <w:rPr>
                <w:rFonts w:eastAsia="Times New Roman" w:cs="Times New Roman"/>
                <w:vertAlign w:val="superscript"/>
                <w:lang w:eastAsia="en-AU"/>
              </w:rPr>
              <w:t>-1</w:t>
            </w:r>
          </w:p>
        </w:tc>
        <w:tc>
          <w:tcPr>
            <w:tcW w:w="2500" w:type="dxa"/>
            <w:vMerge w:val="restart"/>
          </w:tcPr>
          <w:p w:rsidR="00C13E06" w:rsidRPr="00B3445F" w:rsidRDefault="00C13E06" w:rsidP="00AC4611">
            <w:pPr>
              <w:spacing w:line="276" w:lineRule="auto"/>
              <w:rPr>
                <w:rFonts w:eastAsia="Times New Roman" w:cs="Times New Roman"/>
                <w:lang w:eastAsia="en-AU"/>
              </w:rPr>
            </w:pPr>
            <w:r w:rsidRPr="00B3445F">
              <w:t xml:space="preserve">Rise and fall rates represent flow ‘flashiness’. Fast rise rates are associated with flood waves and intense mechanical stress to plant stems. Slow fall rates keep exposed substrate moist for longer periods, which may produce favourable conditions for germination. Historical </w:t>
            </w:r>
            <w:r w:rsidRPr="00B3445F">
              <w:lastRenderedPageBreak/>
              <w:t>discharge records are unfortunately limited to daily resolution, so are unable to fully capture flood discharge shapes. High variability between years indicates the occurrence of extreme events which may not have been captured by the mean value.</w:t>
            </w: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t>Mean rate of fall *</w:t>
            </w:r>
          </w:p>
        </w:tc>
        <w:tc>
          <w:tcPr>
            <w:tcW w:w="1902" w:type="dxa"/>
          </w:tcPr>
          <w:p w:rsidR="008E156A" w:rsidRPr="00B3445F" w:rsidRDefault="00C13E06" w:rsidP="00ED2062">
            <w:pPr>
              <w:spacing w:line="276" w:lineRule="auto"/>
            </w:pPr>
            <w:r w:rsidRPr="00B3445F">
              <w:t>MRateFall</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ay</w:t>
            </w:r>
            <w:r w:rsidRPr="00B3445F">
              <w:rPr>
                <w:rFonts w:eastAsia="Times New Roman" w:cs="Times New Roman"/>
                <w:vertAlign w:val="superscript"/>
                <w:lang w:eastAsia="en-AU"/>
              </w:rPr>
              <w:t>-1</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t>CV of all years</w:t>
            </w:r>
            <w:r w:rsidR="003E4268" w:rsidRPr="00B3445F">
              <w:rPr>
                <w:rFonts w:eastAsia="Times New Roman" w:cs="Times New Roman"/>
                <w:lang w:eastAsia="en-AU"/>
              </w:rPr>
              <w:t>’</w:t>
            </w:r>
            <w:r w:rsidRPr="00B3445F">
              <w:rPr>
                <w:rFonts w:eastAsia="Times New Roman" w:cs="Times New Roman"/>
                <w:lang w:eastAsia="en-AU"/>
              </w:rPr>
              <w:t xml:space="preserve"> mean rate of rise</w:t>
            </w:r>
          </w:p>
        </w:tc>
        <w:tc>
          <w:tcPr>
            <w:tcW w:w="1902" w:type="dxa"/>
          </w:tcPr>
          <w:p w:rsidR="008E156A" w:rsidRPr="00B3445F" w:rsidRDefault="00C13E06" w:rsidP="00FF6655">
            <w:pPr>
              <w:spacing w:line="276" w:lineRule="auto"/>
            </w:pPr>
            <w:r w:rsidRPr="00B3445F">
              <w:t>CVAnnMRateRise</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t>CV of all years</w:t>
            </w:r>
            <w:r w:rsidR="003E4268" w:rsidRPr="00B3445F">
              <w:rPr>
                <w:rFonts w:eastAsia="Times New Roman" w:cs="Times New Roman"/>
                <w:lang w:eastAsia="en-AU"/>
              </w:rPr>
              <w:t>’</w:t>
            </w:r>
            <w:r w:rsidRPr="00B3445F">
              <w:rPr>
                <w:rFonts w:eastAsia="Times New Roman" w:cs="Times New Roman"/>
                <w:lang w:eastAsia="en-AU"/>
              </w:rPr>
              <w:t xml:space="preserve"> mean rate of fall</w:t>
            </w:r>
          </w:p>
        </w:tc>
        <w:tc>
          <w:tcPr>
            <w:tcW w:w="1902" w:type="dxa"/>
          </w:tcPr>
          <w:p w:rsidR="008E156A" w:rsidRPr="00B3445F" w:rsidRDefault="00C13E06" w:rsidP="00FF6655">
            <w:pPr>
              <w:spacing w:line="276" w:lineRule="auto"/>
            </w:pPr>
            <w:r w:rsidRPr="00B3445F">
              <w:t>CVAnnMRateFall</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9016" w:type="dxa"/>
            <w:gridSpan w:val="4"/>
          </w:tcPr>
          <w:p w:rsidR="008E156A" w:rsidRPr="00B3445F" w:rsidRDefault="00C13E06" w:rsidP="00FF6655">
            <w:pPr>
              <w:spacing w:line="276" w:lineRule="auto"/>
              <w:rPr>
                <w:rFonts w:eastAsia="Times New Roman" w:cs="Times New Roman"/>
                <w:i/>
                <w:lang w:eastAsia="en-AU"/>
              </w:rPr>
            </w:pPr>
            <w:r w:rsidRPr="00B3445F">
              <w:rPr>
                <w:rFonts w:eastAsia="Times New Roman" w:cs="Times New Roman"/>
                <w:i/>
                <w:lang w:eastAsia="en-AU"/>
              </w:rPr>
              <w:lastRenderedPageBreak/>
              <w:t>Baseflow index</w:t>
            </w: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t>Baseflow index</w:t>
            </w:r>
          </w:p>
        </w:tc>
        <w:tc>
          <w:tcPr>
            <w:tcW w:w="1902" w:type="dxa"/>
          </w:tcPr>
          <w:p w:rsidR="008E156A" w:rsidRPr="00B3445F" w:rsidRDefault="00C13E06" w:rsidP="00FF6655">
            <w:pPr>
              <w:spacing w:line="276" w:lineRule="auto"/>
            </w:pPr>
            <w:r w:rsidRPr="00B3445F">
              <w:t>BFI</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val="restart"/>
          </w:tcPr>
          <w:p w:rsidR="00C13E06" w:rsidRPr="00B3445F" w:rsidRDefault="00C13E06" w:rsidP="00AC4611">
            <w:pPr>
              <w:spacing w:line="276" w:lineRule="auto"/>
              <w:rPr>
                <w:rFonts w:eastAsia="Times New Roman" w:cs="Times New Roman"/>
                <w:lang w:eastAsia="en-AU"/>
              </w:rPr>
            </w:pPr>
            <w:r w:rsidRPr="00B3445F">
              <w:t>Baseflow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baseflow index measures how predictable baseflow index is between years.</w:t>
            </w: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CV of all years</w:t>
            </w:r>
            <w:r w:rsidR="003E4268" w:rsidRPr="00B3445F">
              <w:t>’</w:t>
            </w:r>
            <w:r w:rsidRPr="00B3445F">
              <w:t xml:space="preserve"> Baseflow Index</w:t>
            </w:r>
          </w:p>
        </w:tc>
        <w:tc>
          <w:tcPr>
            <w:tcW w:w="1902" w:type="dxa"/>
          </w:tcPr>
          <w:p w:rsidR="008E156A" w:rsidRPr="00B3445F" w:rsidRDefault="00C13E06" w:rsidP="00FF6655">
            <w:pPr>
              <w:spacing w:line="276" w:lineRule="auto"/>
            </w:pPr>
            <w:r w:rsidRPr="00B3445F">
              <w:t>CVAnnBFI</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9016" w:type="dxa"/>
            <w:gridSpan w:val="4"/>
          </w:tcPr>
          <w:p w:rsidR="008E156A" w:rsidRPr="00B3445F" w:rsidRDefault="00C13E06" w:rsidP="00FF6655">
            <w:pPr>
              <w:spacing w:line="276" w:lineRule="auto"/>
              <w:rPr>
                <w:i/>
              </w:rPr>
            </w:pPr>
            <w:r w:rsidRPr="00B3445F">
              <w:rPr>
                <w:i/>
              </w:rPr>
              <w:t>Low flow magnitude, frequency and duration</w:t>
            </w: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CV of all years’ mean low spell magnitude</w:t>
            </w:r>
          </w:p>
        </w:tc>
        <w:tc>
          <w:tcPr>
            <w:tcW w:w="1902" w:type="dxa"/>
          </w:tcPr>
          <w:p w:rsidR="008E156A" w:rsidRPr="00B3445F" w:rsidRDefault="00C13E06" w:rsidP="00ED2062">
            <w:pPr>
              <w:spacing w:line="276" w:lineRule="auto"/>
            </w:pPr>
            <w:r w:rsidRPr="00B3445F">
              <w:t>LSPeak</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val="restart"/>
          </w:tcPr>
          <w:p w:rsidR="00C13E06" w:rsidRPr="00B3445F" w:rsidRDefault="00C13E06" w:rsidP="00AC4611">
            <w:pPr>
              <w:spacing w:line="276" w:lineRule="auto"/>
              <w:rPr>
                <w:rFonts w:eastAsia="Times New Roman" w:cs="Times New Roman"/>
                <w:lang w:eastAsia="en-AU"/>
              </w:rPr>
            </w:pPr>
            <w:r w:rsidRPr="00B3445F">
              <w:t>Low spells are periods of flow below the 5</w:t>
            </w:r>
            <w:r w:rsidRPr="00B3445F">
              <w:rPr>
                <w:vertAlign w:val="superscript"/>
              </w:rPr>
              <w:t>th</w:t>
            </w:r>
            <w:r w:rsidRPr="00B3445F">
              <w:t xml:space="preserve"> percentile on the flow duration curve. We were interested in how frequently these conditions occurred over the time series as well as the mean and interannual variability in magnitude and duration of low flows.</w:t>
            </w: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t>Mean magnitude of low spells</w:t>
            </w:r>
          </w:p>
        </w:tc>
        <w:tc>
          <w:tcPr>
            <w:tcW w:w="1902" w:type="dxa"/>
          </w:tcPr>
          <w:p w:rsidR="008E156A" w:rsidRPr="00B3445F" w:rsidRDefault="00C13E06" w:rsidP="00FF6655">
            <w:pPr>
              <w:spacing w:line="276" w:lineRule="auto"/>
            </w:pPr>
            <w:r w:rsidRPr="00B3445F">
              <w:t>CVAnnLSPeak</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t>Mean of all years’ number of low spells</w:t>
            </w:r>
          </w:p>
        </w:tc>
        <w:tc>
          <w:tcPr>
            <w:tcW w:w="1902" w:type="dxa"/>
          </w:tcPr>
          <w:p w:rsidR="008E156A" w:rsidRPr="00B3445F" w:rsidRDefault="00C13E06" w:rsidP="00FF6655">
            <w:pPr>
              <w:spacing w:line="276" w:lineRule="auto"/>
            </w:pPr>
            <w:r w:rsidRPr="00B3445F">
              <w:t>MDFAnnLSNum</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year</w:t>
            </w:r>
            <w:r w:rsidRPr="00B3445F">
              <w:rPr>
                <w:rFonts w:eastAsia="Times New Roman" w:cs="Times New Roman"/>
                <w:vertAlign w:val="superscript"/>
                <w:lang w:eastAsia="en-AU"/>
              </w:rPr>
              <w:t>-1</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CV of all years’ number of low spells</w:t>
            </w:r>
          </w:p>
        </w:tc>
        <w:tc>
          <w:tcPr>
            <w:tcW w:w="1902" w:type="dxa"/>
          </w:tcPr>
          <w:p w:rsidR="008E156A" w:rsidRPr="00B3445F" w:rsidRDefault="00C13E06" w:rsidP="00FF6655">
            <w:pPr>
              <w:spacing w:line="276" w:lineRule="auto"/>
            </w:pPr>
            <w:r w:rsidRPr="00B3445F">
              <w:t>CVAnnLSNum</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vAlign w:val="center"/>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t>Mean duration of low spells</w:t>
            </w:r>
          </w:p>
        </w:tc>
        <w:tc>
          <w:tcPr>
            <w:tcW w:w="1902" w:type="dxa"/>
          </w:tcPr>
          <w:p w:rsidR="008E156A" w:rsidRPr="00B3445F" w:rsidRDefault="00C13E06" w:rsidP="00FF6655">
            <w:pPr>
              <w:spacing w:line="276" w:lineRule="auto"/>
            </w:pPr>
            <w:r w:rsidRPr="00B3445F">
              <w:t>LSMeanDur</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ay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t>CV of all years’ low spell mean duration</w:t>
            </w:r>
          </w:p>
        </w:tc>
        <w:tc>
          <w:tcPr>
            <w:tcW w:w="1902" w:type="dxa"/>
          </w:tcPr>
          <w:p w:rsidR="008E156A" w:rsidRPr="00B3445F" w:rsidRDefault="00C13E06" w:rsidP="00FF6655">
            <w:pPr>
              <w:spacing w:line="276" w:lineRule="auto"/>
            </w:pPr>
            <w:r w:rsidRPr="00B3445F">
              <w:t>CVAnnLSMeanDur</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lastRenderedPageBreak/>
              <w:t xml:space="preserve">Mean flow during driest week of the year* </w:t>
            </w:r>
          </w:p>
        </w:tc>
        <w:tc>
          <w:tcPr>
            <w:tcW w:w="1902" w:type="dxa"/>
          </w:tcPr>
          <w:p w:rsidR="008E156A" w:rsidRPr="00B3445F" w:rsidRDefault="00C13E06" w:rsidP="00ED2062">
            <w:pPr>
              <w:spacing w:line="276" w:lineRule="auto"/>
            </w:pPr>
            <w:r w:rsidRPr="00B3445F">
              <w:t>MA.7daysMinMean</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t>Mean days per year under 0.1ML/day flow</w:t>
            </w:r>
          </w:p>
        </w:tc>
        <w:tc>
          <w:tcPr>
            <w:tcW w:w="1902" w:type="dxa"/>
          </w:tcPr>
          <w:p w:rsidR="008E156A" w:rsidRPr="00B3445F" w:rsidRDefault="00C13E06" w:rsidP="00FF6655">
            <w:pPr>
              <w:spacing w:line="276" w:lineRule="auto"/>
            </w:pPr>
            <w:r w:rsidRPr="00B3445F">
              <w:t>MDFAnnUnder0.1</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ays/year</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rPr>
                <w:rFonts w:eastAsia="Times New Roman" w:cs="Times New Roman"/>
                <w:lang w:eastAsia="en-AU"/>
              </w:rPr>
              <w:t>CV of all years’ days per year under 0.1ML/day flow</w:t>
            </w:r>
          </w:p>
        </w:tc>
        <w:tc>
          <w:tcPr>
            <w:tcW w:w="1902" w:type="dxa"/>
          </w:tcPr>
          <w:p w:rsidR="008E156A" w:rsidRPr="00B3445F" w:rsidRDefault="00C13E06" w:rsidP="00FF6655">
            <w:pPr>
              <w:spacing w:line="276" w:lineRule="auto"/>
            </w:pPr>
            <w:r w:rsidRPr="00B3445F">
              <w:t>CVAnnMDFAnnUnder0.1</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276" w:lineRule="auto"/>
              <w:rPr>
                <w:rFonts w:eastAsia="Times New Roman" w:cs="Times New Roman"/>
                <w:lang w:eastAsia="en-AU"/>
              </w:rPr>
            </w:pPr>
          </w:p>
        </w:tc>
      </w:tr>
      <w:tr w:rsidR="00B3445F" w:rsidRPr="00B3445F" w:rsidTr="00C13E06">
        <w:tc>
          <w:tcPr>
            <w:tcW w:w="9016" w:type="dxa"/>
            <w:gridSpan w:val="4"/>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i/>
                <w:lang w:eastAsia="en-AU"/>
              </w:rPr>
              <w:t>Colwell’s indices</w:t>
            </w: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 xml:space="preserve">Constancy of monthly mean daily flow </w:t>
            </w:r>
          </w:p>
        </w:tc>
        <w:tc>
          <w:tcPr>
            <w:tcW w:w="1902" w:type="dxa"/>
          </w:tcPr>
          <w:p w:rsidR="008E156A" w:rsidRPr="00B3445F" w:rsidRDefault="00C13E06" w:rsidP="00FF6655">
            <w:pPr>
              <w:spacing w:line="276" w:lineRule="auto"/>
            </w:pPr>
            <w:r w:rsidRPr="00B3445F">
              <w:t>C_MDFM</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val="restart"/>
          </w:tcPr>
          <w:p w:rsidR="00C13E06" w:rsidRPr="00B3445F" w:rsidRDefault="00C13E06" w:rsidP="00AC4611">
            <w:pPr>
              <w:spacing w:line="276" w:lineRule="auto"/>
              <w:rPr>
                <w:rFonts w:eastAsia="Times New Roman" w:cs="Times New Roman"/>
                <w:lang w:eastAsia="en-AU"/>
              </w:rPr>
            </w:pPr>
            <w:r w:rsidRPr="00B3445F">
              <w:rPr>
                <w:rFonts w:cs="Helvetica"/>
              </w:rPr>
              <w:t xml:space="preserve">Colwell’s indices provide a measure of the seasonal predictability of flow events and therefore water availability within the riparian zone. </w:t>
            </w:r>
            <w:r w:rsidRPr="00B3445F">
              <w:rPr>
                <w:rFonts w:eastAsia="Times New Roman" w:cs="Times New Roman"/>
                <w:iCs/>
                <w:lang w:eastAsia="en-AU"/>
              </w:rPr>
              <w:t>Constancy</w:t>
            </w:r>
            <w:r w:rsidRPr="00B3445F">
              <w:rPr>
                <w:rFonts w:eastAsia="Times New Roman" w:cs="Times New Roman"/>
                <w:lang w:eastAsia="en-AU"/>
              </w:rPr>
              <w:t xml:space="preserve"> (C) measures uniformity of flow across seasons, and is maximised when flow conditions do not differ between seasons. </w:t>
            </w:r>
            <w:r w:rsidRPr="00B3445F">
              <w:rPr>
                <w:iCs/>
              </w:rPr>
              <w:t>Contingency (M)</w:t>
            </w:r>
            <w:r w:rsidRPr="00B3445F">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 xml:space="preserve">Contingency of monthly mean daily flow </w:t>
            </w:r>
          </w:p>
        </w:tc>
        <w:tc>
          <w:tcPr>
            <w:tcW w:w="1902" w:type="dxa"/>
          </w:tcPr>
          <w:p w:rsidR="008E156A" w:rsidRPr="00B3445F" w:rsidRDefault="00C13E06" w:rsidP="00FF6655">
            <w:pPr>
              <w:spacing w:line="276" w:lineRule="auto"/>
            </w:pPr>
            <w:r w:rsidRPr="00B3445F">
              <w:t>M_MDFM</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360" w:lineRule="auto"/>
              <w:rPr>
                <w:rFonts w:eastAsia="Times New Roman" w:cs="Times New Roman"/>
                <w:lang w:eastAsia="en-AU"/>
              </w:rPr>
            </w:pPr>
          </w:p>
        </w:tc>
      </w:tr>
      <w:tr w:rsidR="00B3445F"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Constancy based on monthly minimum daily flow</w:t>
            </w:r>
          </w:p>
        </w:tc>
        <w:tc>
          <w:tcPr>
            <w:tcW w:w="1902" w:type="dxa"/>
          </w:tcPr>
          <w:p w:rsidR="008E156A" w:rsidRPr="00B3445F" w:rsidRDefault="00C13E06" w:rsidP="00FF6655">
            <w:pPr>
              <w:spacing w:line="276" w:lineRule="auto"/>
            </w:pPr>
            <w:r w:rsidRPr="00B3445F">
              <w:t>C_MinM</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360" w:lineRule="auto"/>
              <w:rPr>
                <w:rFonts w:eastAsia="Times New Roman" w:cs="Times New Roman"/>
                <w:lang w:eastAsia="en-AU"/>
              </w:rPr>
            </w:pPr>
          </w:p>
        </w:tc>
      </w:tr>
      <w:tr w:rsidR="00C016AD" w:rsidRPr="00B3445F" w:rsidTr="00C13E06">
        <w:tc>
          <w:tcPr>
            <w:tcW w:w="2204" w:type="dxa"/>
          </w:tcPr>
          <w:p w:rsidR="00C13E06" w:rsidRPr="00B3445F" w:rsidRDefault="00C13E06" w:rsidP="00AC4611">
            <w:pPr>
              <w:spacing w:line="276" w:lineRule="auto"/>
              <w:rPr>
                <w:rFonts w:eastAsia="Times New Roman" w:cs="Times New Roman"/>
                <w:lang w:eastAsia="en-AU"/>
              </w:rPr>
            </w:pPr>
            <w:r w:rsidRPr="00B3445F">
              <w:t xml:space="preserve">Contingency based on monthly minimum daily flow </w:t>
            </w:r>
          </w:p>
        </w:tc>
        <w:tc>
          <w:tcPr>
            <w:tcW w:w="1902" w:type="dxa"/>
          </w:tcPr>
          <w:p w:rsidR="008E156A" w:rsidRPr="00B3445F" w:rsidRDefault="00C13E06" w:rsidP="00FF6655">
            <w:pPr>
              <w:spacing w:line="276" w:lineRule="auto"/>
            </w:pPr>
            <w:r w:rsidRPr="00B3445F">
              <w:t>M_MinM</w:t>
            </w:r>
          </w:p>
        </w:tc>
        <w:tc>
          <w:tcPr>
            <w:tcW w:w="2410" w:type="dxa"/>
          </w:tcPr>
          <w:p w:rsidR="008E156A" w:rsidRPr="00B3445F" w:rsidRDefault="00C13E06" w:rsidP="00FF6655">
            <w:pPr>
              <w:spacing w:line="276" w:lineRule="auto"/>
              <w:rPr>
                <w:rFonts w:eastAsia="Times New Roman" w:cs="Times New Roman"/>
                <w:lang w:eastAsia="en-AU"/>
              </w:rPr>
            </w:pPr>
            <w:r w:rsidRPr="00B3445F">
              <w:rPr>
                <w:rFonts w:eastAsia="Times New Roman" w:cs="Times New Roman"/>
                <w:lang w:eastAsia="en-AU"/>
              </w:rPr>
              <w:t>dimensionless</w:t>
            </w:r>
          </w:p>
        </w:tc>
        <w:tc>
          <w:tcPr>
            <w:tcW w:w="2500" w:type="dxa"/>
            <w:vMerge/>
          </w:tcPr>
          <w:p w:rsidR="008E156A" w:rsidRPr="00B3445F" w:rsidRDefault="008E156A" w:rsidP="00FF6655">
            <w:pPr>
              <w:spacing w:line="360" w:lineRule="auto"/>
              <w:rPr>
                <w:rFonts w:eastAsia="Times New Roman" w:cs="Times New Roman"/>
                <w:lang w:eastAsia="en-AU"/>
              </w:rPr>
            </w:pPr>
          </w:p>
        </w:tc>
      </w:tr>
    </w:tbl>
    <w:p w:rsidR="008E156A" w:rsidRPr="00B3445F" w:rsidRDefault="008E156A" w:rsidP="00FF6655">
      <w:pPr>
        <w:spacing w:line="360" w:lineRule="auto"/>
        <w:rPr>
          <w:b/>
        </w:rPr>
      </w:pPr>
    </w:p>
    <w:p w:rsidR="008E156A" w:rsidRPr="00B3445F" w:rsidRDefault="008E156A" w:rsidP="00FF6655">
      <w:pPr>
        <w:spacing w:line="360" w:lineRule="auto"/>
        <w:rPr>
          <w:b/>
        </w:rPr>
      </w:pPr>
    </w:p>
    <w:p w:rsidR="008E156A" w:rsidRPr="00B3445F" w:rsidRDefault="008E156A" w:rsidP="00FF6655">
      <w:pPr>
        <w:spacing w:line="360" w:lineRule="auto"/>
        <w:rPr>
          <w:b/>
        </w:rPr>
      </w:pPr>
    </w:p>
    <w:p w:rsidR="008E156A" w:rsidRPr="00B3445F" w:rsidRDefault="008E156A" w:rsidP="00FF6655">
      <w:pPr>
        <w:spacing w:line="360" w:lineRule="auto"/>
        <w:rPr>
          <w:b/>
        </w:rPr>
      </w:pPr>
    </w:p>
    <w:p w:rsidR="008E156A" w:rsidRPr="00B3445F" w:rsidRDefault="008E156A" w:rsidP="00FF6655">
      <w:pPr>
        <w:spacing w:line="360" w:lineRule="auto"/>
        <w:rPr>
          <w:b/>
        </w:rPr>
      </w:pPr>
    </w:p>
    <w:p w:rsidR="008E156A" w:rsidRPr="00B3445F" w:rsidRDefault="008E156A" w:rsidP="00FF6655">
      <w:pPr>
        <w:spacing w:line="360" w:lineRule="auto"/>
        <w:rPr>
          <w:b/>
        </w:rPr>
      </w:pPr>
    </w:p>
    <w:p w:rsidR="008E156A" w:rsidRPr="00B3445F" w:rsidRDefault="008E156A" w:rsidP="00FF6655">
      <w:pPr>
        <w:spacing w:line="360" w:lineRule="auto"/>
        <w:rPr>
          <w:b/>
        </w:rPr>
      </w:pPr>
    </w:p>
    <w:p w:rsidR="00C13E06" w:rsidRPr="00B3445F" w:rsidRDefault="00FD6EDE" w:rsidP="006C5031">
      <w:pPr>
        <w:pStyle w:val="Caption"/>
        <w:spacing w:line="360" w:lineRule="auto"/>
        <w:rPr>
          <w:color w:val="auto"/>
          <w:sz w:val="22"/>
          <w:szCs w:val="22"/>
        </w:rPr>
      </w:pPr>
      <w:r w:rsidRPr="00B3445F">
        <w:rPr>
          <w:b/>
          <w:color w:val="auto"/>
          <w:sz w:val="22"/>
          <w:szCs w:val="22"/>
        </w:rPr>
        <w:lastRenderedPageBreak/>
        <w:t xml:space="preserve">Table </w:t>
      </w:r>
      <w:r w:rsidR="00592351" w:rsidRPr="00B3445F">
        <w:rPr>
          <w:b/>
          <w:color w:val="auto"/>
          <w:sz w:val="22"/>
          <w:szCs w:val="22"/>
        </w:rPr>
        <w:t>2</w:t>
      </w:r>
      <w:r w:rsidRPr="00B3445F">
        <w:rPr>
          <w:b/>
          <w:color w:val="auto"/>
          <w:sz w:val="22"/>
          <w:szCs w:val="22"/>
        </w:rPr>
        <w:t>.</w:t>
      </w:r>
      <w:r w:rsidRPr="00B3445F">
        <w:rPr>
          <w:color w:val="auto"/>
          <w:sz w:val="22"/>
          <w:szCs w:val="22"/>
        </w:rPr>
        <w:t xml:space="preserve"> Statistics for regression models comparing hydrological metrics with site mean wood density. </w:t>
      </w:r>
      <w:r w:rsidR="00F35CDC" w:rsidRPr="00B3445F">
        <w:rPr>
          <w:color w:val="auto"/>
          <w:sz w:val="22"/>
          <w:szCs w:val="22"/>
        </w:rPr>
        <w:t>P</w:t>
      </w:r>
      <w:r w:rsidRPr="00B3445F">
        <w:rPr>
          <w:color w:val="auto"/>
          <w:sz w:val="22"/>
          <w:szCs w:val="22"/>
        </w:rPr>
        <w:t xml:space="preserve">.adj denotes p values adjusted by the Benjamini-Hochberg method. Significant results are shown in </w:t>
      </w:r>
      <w:r w:rsidR="00705B8D" w:rsidRPr="00B3445F">
        <w:rPr>
          <w:color w:val="auto"/>
          <w:sz w:val="22"/>
          <w:szCs w:val="22"/>
        </w:rPr>
        <w:t>bold</w:t>
      </w:r>
      <w:r w:rsidRPr="00B3445F">
        <w:rPr>
          <w:color w:val="auto"/>
          <w:sz w:val="22"/>
          <w:szCs w:val="22"/>
        </w:rPr>
        <w:t xml:space="preserve">. </w:t>
      </w:r>
      <w:r w:rsidR="00C11F82" w:rsidRPr="00B3445F">
        <w:rPr>
          <w:color w:val="auto"/>
          <w:sz w:val="22"/>
          <w:szCs w:val="22"/>
        </w:rPr>
        <w:t xml:space="preserve">Models used are either quadratic or linear, as shown in Fig. </w:t>
      </w:r>
      <w:r w:rsidR="00BA6B1B" w:rsidRPr="00B3445F">
        <w:rPr>
          <w:color w:val="auto"/>
          <w:sz w:val="22"/>
          <w:szCs w:val="22"/>
        </w:rPr>
        <w:t>2</w:t>
      </w:r>
      <w:r w:rsidR="00C11F82" w:rsidRPr="00B3445F">
        <w:rPr>
          <w:color w:val="auto"/>
          <w:sz w:val="22"/>
          <w:szCs w:val="22"/>
        </w:rPr>
        <w:t xml:space="preserve"> and Fig</w:t>
      </w:r>
      <w:r w:rsidR="00BA6B1B" w:rsidRPr="00B3445F">
        <w:rPr>
          <w:color w:val="auto"/>
          <w:sz w:val="22"/>
          <w:szCs w:val="22"/>
        </w:rPr>
        <w:t>.</w:t>
      </w:r>
      <w:r w:rsidR="00C11F82" w:rsidRPr="00B3445F">
        <w:rPr>
          <w:color w:val="auto"/>
          <w:sz w:val="22"/>
          <w:szCs w:val="22"/>
        </w:rPr>
        <w:t xml:space="preserve"> </w:t>
      </w:r>
      <w:r w:rsidR="00BA6B1B" w:rsidRPr="00B3445F">
        <w:rPr>
          <w:color w:val="auto"/>
          <w:sz w:val="22"/>
          <w:szCs w:val="22"/>
        </w:rPr>
        <w:t>3</w:t>
      </w:r>
      <w:r w:rsidR="00C11F82" w:rsidRPr="00B3445F">
        <w:rPr>
          <w:color w:val="auto"/>
          <w:sz w:val="22"/>
          <w:szCs w:val="22"/>
        </w:rPr>
        <w:t>. For non-significant relationships, statistics shown are for linear models.</w:t>
      </w:r>
    </w:p>
    <w:tbl>
      <w:tblPr>
        <w:tblW w:w="4800" w:type="dxa"/>
        <w:tblLook w:val="04A0" w:firstRow="1" w:lastRow="0" w:firstColumn="1" w:lastColumn="0" w:noHBand="0" w:noVBand="1"/>
      </w:tblPr>
      <w:tblGrid>
        <w:gridCol w:w="1978"/>
        <w:gridCol w:w="960"/>
        <w:gridCol w:w="960"/>
        <w:gridCol w:w="960"/>
      </w:tblGrid>
      <w:tr w:rsidR="00B3445F" w:rsidRPr="00B3445F" w:rsidTr="009F65BF">
        <w:trPr>
          <w:trHeight w:val="300"/>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i/>
                <w:lang w:eastAsia="en-AU"/>
              </w:rPr>
            </w:pPr>
            <w:r w:rsidRPr="00B3445F">
              <w:rPr>
                <w:rFonts w:ascii="Calibri" w:eastAsia="Times New Roman" w:hAnsi="Calibri" w:cs="Times New Roman"/>
                <w:i/>
                <w:lang w:eastAsia="en-AU"/>
              </w:rPr>
              <w:t>metric</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i/>
                <w:lang w:eastAsia="en-AU"/>
              </w:rPr>
            </w:pPr>
            <w:r w:rsidRPr="00B3445F">
              <w:rPr>
                <w:rFonts w:ascii="Calibri" w:eastAsia="Times New Roman" w:hAnsi="Calibri" w:cs="Times New Roman"/>
                <w:i/>
                <w:lang w:eastAsia="en-AU"/>
              </w:rPr>
              <w:t>P</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i/>
                <w:lang w:eastAsia="en-AU"/>
              </w:rPr>
            </w:pPr>
            <w:r w:rsidRPr="00B3445F">
              <w:rPr>
                <w:rFonts w:ascii="Calibri" w:eastAsia="Times New Roman" w:hAnsi="Calibri" w:cs="Times New Roman"/>
                <w:i/>
                <w:lang w:eastAsia="en-AU"/>
              </w:rPr>
              <w:t>P.adj</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i/>
                <w:lang w:eastAsia="en-AU"/>
              </w:rPr>
            </w:pPr>
            <w:r w:rsidRPr="00B3445F">
              <w:rPr>
                <w:rFonts w:ascii="Calibri" w:eastAsia="Times New Roman" w:hAnsi="Calibri" w:cs="Times New Roman"/>
                <w:i/>
                <w:lang w:eastAsia="en-AU"/>
              </w:rPr>
              <w:t>R</w:t>
            </w:r>
            <w:r w:rsidRPr="00B3445F">
              <w:rPr>
                <w:rFonts w:ascii="Calibri" w:eastAsia="Times New Roman" w:hAnsi="Calibri" w:cs="Times New Roman"/>
                <w:i/>
                <w:vertAlign w:val="superscript"/>
                <w:lang w:eastAsia="en-AU"/>
              </w:rPr>
              <w:t>2</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CVAnnBFI</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08</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549</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CVAnnMRateRise</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08</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549</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C_MinM</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09</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542</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C_MDFM</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12</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522</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HSPeak</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04</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485</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AS20YrARI</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05</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467</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LSPeak</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06</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447</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CVAnnMRateFall</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07</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435</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BFI</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12</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397</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M_MDFM</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13</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388</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MA.7daysMinMean</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17</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6</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368</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MRateRise</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18</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6</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360</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MDFAnnLSNum</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30</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055</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b/>
                <w:lang w:eastAsia="en-AU"/>
              </w:rPr>
            </w:pPr>
            <w:r w:rsidRPr="00B3445F">
              <w:rPr>
                <w:rFonts w:ascii="Calibri" w:eastAsia="Times New Roman" w:hAnsi="Calibri" w:cs="Times New Roman"/>
                <w:b/>
                <w:lang w:eastAsia="en-AU"/>
              </w:rPr>
              <w:t>0.314</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MRateFall</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053</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091</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258</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M_MinM</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062</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100</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242</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CVAnnHSPeak</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117</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175</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178</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LSMeanDur</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230</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325</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109</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CVAnnLSPeak</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390</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493</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057</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CVAnnHSNum</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390</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493</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057</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CVAnnLSNum</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454</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545</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044</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MDFAnnUnder0.1</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487</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556</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038</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MDFAnnZer</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553</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603</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028</w:t>
            </w:r>
          </w:p>
        </w:tc>
      </w:tr>
      <w:tr w:rsidR="00B3445F" w:rsidRPr="00B3445F"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CVAnnLSMeanDur</w:t>
            </w:r>
          </w:p>
        </w:tc>
        <w:tc>
          <w:tcPr>
            <w:tcW w:w="960" w:type="dxa"/>
            <w:tcBorders>
              <w:top w:val="nil"/>
              <w:left w:val="single" w:sz="4" w:space="0" w:color="auto"/>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732</w:t>
            </w:r>
          </w:p>
        </w:tc>
        <w:tc>
          <w:tcPr>
            <w:tcW w:w="960" w:type="dxa"/>
            <w:tcBorders>
              <w:top w:val="nil"/>
              <w:left w:val="nil"/>
              <w:bottom w:val="nil"/>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747</w:t>
            </w:r>
          </w:p>
        </w:tc>
        <w:tc>
          <w:tcPr>
            <w:tcW w:w="960" w:type="dxa"/>
            <w:tcBorders>
              <w:top w:val="nil"/>
              <w:left w:val="nil"/>
              <w:bottom w:val="nil"/>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009</w:t>
            </w:r>
          </w:p>
        </w:tc>
      </w:tr>
      <w:tr w:rsidR="00C016AD" w:rsidRPr="00B3445F" w:rsidTr="009F65BF">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rsidR="009F65BF" w:rsidRPr="00B3445F" w:rsidRDefault="009F65BF" w:rsidP="009F65BF">
            <w:pPr>
              <w:spacing w:after="0" w:line="360" w:lineRule="auto"/>
              <w:rPr>
                <w:rFonts w:ascii="Calibri" w:eastAsia="Times New Roman" w:hAnsi="Calibri" w:cs="Times New Roman"/>
                <w:lang w:eastAsia="en-AU"/>
              </w:rPr>
            </w:pPr>
            <w:r w:rsidRPr="00B3445F">
              <w:rPr>
                <w:rFonts w:ascii="Calibri" w:eastAsia="Times New Roman" w:hAnsi="Calibri" w:cs="Times New Roman"/>
                <w:lang w:eastAsia="en-AU"/>
              </w:rPr>
              <w:t>MDFAnnHSNum</w:t>
            </w:r>
          </w:p>
        </w:tc>
        <w:tc>
          <w:tcPr>
            <w:tcW w:w="960" w:type="dxa"/>
            <w:tcBorders>
              <w:top w:val="nil"/>
              <w:left w:val="single" w:sz="4" w:space="0" w:color="auto"/>
              <w:bottom w:val="single" w:sz="4" w:space="0" w:color="auto"/>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747</w:t>
            </w:r>
          </w:p>
        </w:tc>
        <w:tc>
          <w:tcPr>
            <w:tcW w:w="960" w:type="dxa"/>
            <w:tcBorders>
              <w:top w:val="nil"/>
              <w:left w:val="nil"/>
              <w:bottom w:val="single" w:sz="4" w:space="0" w:color="auto"/>
              <w:right w:val="nil"/>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747</w:t>
            </w:r>
          </w:p>
        </w:tc>
        <w:tc>
          <w:tcPr>
            <w:tcW w:w="960" w:type="dxa"/>
            <w:tcBorders>
              <w:top w:val="nil"/>
              <w:left w:val="nil"/>
              <w:bottom w:val="single" w:sz="4" w:space="0" w:color="auto"/>
              <w:right w:val="single" w:sz="4" w:space="0" w:color="auto"/>
            </w:tcBorders>
            <w:shd w:val="clear" w:color="auto" w:fill="auto"/>
            <w:noWrap/>
            <w:vAlign w:val="bottom"/>
            <w:hideMark/>
          </w:tcPr>
          <w:p w:rsidR="009F65BF" w:rsidRPr="00B3445F" w:rsidRDefault="009F65BF" w:rsidP="009F65BF">
            <w:pPr>
              <w:spacing w:after="0" w:line="360" w:lineRule="auto"/>
              <w:jc w:val="center"/>
              <w:rPr>
                <w:rFonts w:ascii="Calibri" w:eastAsia="Times New Roman" w:hAnsi="Calibri" w:cs="Times New Roman"/>
                <w:lang w:eastAsia="en-AU"/>
              </w:rPr>
            </w:pPr>
            <w:r w:rsidRPr="00B3445F">
              <w:rPr>
                <w:rFonts w:ascii="Calibri" w:eastAsia="Times New Roman" w:hAnsi="Calibri" w:cs="Times New Roman"/>
                <w:lang w:eastAsia="en-AU"/>
              </w:rPr>
              <w:t>0.008</w:t>
            </w:r>
          </w:p>
        </w:tc>
      </w:tr>
    </w:tbl>
    <w:p w:rsidR="009F65BF" w:rsidRPr="00B3445F" w:rsidRDefault="009F65BF" w:rsidP="009F65BF"/>
    <w:p w:rsidR="008E156A" w:rsidRPr="00B3445F" w:rsidRDefault="008E156A" w:rsidP="00A40192">
      <w:pPr>
        <w:spacing w:line="360" w:lineRule="auto"/>
        <w:rPr>
          <w:b/>
        </w:rPr>
      </w:pPr>
    </w:p>
    <w:p w:rsidR="0062093C" w:rsidRPr="00B3445F" w:rsidRDefault="0062093C" w:rsidP="00A40192">
      <w:pPr>
        <w:spacing w:line="360" w:lineRule="auto"/>
        <w:rPr>
          <w:b/>
        </w:rPr>
      </w:pPr>
    </w:p>
    <w:p w:rsidR="0062093C" w:rsidRPr="00B3445F" w:rsidRDefault="0062093C" w:rsidP="00A40192">
      <w:pPr>
        <w:spacing w:line="360" w:lineRule="auto"/>
        <w:rPr>
          <w:b/>
        </w:rPr>
      </w:pPr>
    </w:p>
    <w:p w:rsidR="008E156A" w:rsidRPr="00B3445F" w:rsidRDefault="00D666AE" w:rsidP="00FF6655">
      <w:pPr>
        <w:spacing w:line="360" w:lineRule="auto"/>
        <w:rPr>
          <w:b/>
        </w:rPr>
      </w:pPr>
      <w:r w:rsidRPr="00B3445F">
        <w:rPr>
          <w:b/>
        </w:rPr>
        <w:lastRenderedPageBreak/>
        <w:t>Figures</w:t>
      </w:r>
    </w:p>
    <w:p w:rsidR="00FD6EDE" w:rsidRPr="00B3445F" w:rsidRDefault="00D666AE" w:rsidP="00FD6EDE">
      <w:pPr>
        <w:spacing w:line="360" w:lineRule="auto"/>
        <w:rPr>
          <w:b/>
          <w:i/>
          <w:highlight w:val="yellow"/>
        </w:rPr>
      </w:pPr>
      <w:r w:rsidRPr="00B3445F">
        <w:rPr>
          <w:b/>
          <w:noProof/>
          <w:highlight w:val="yellow"/>
          <w:lang w:eastAsia="en-AU"/>
        </w:rPr>
        <w:drawing>
          <wp:inline distT="0" distB="0" distL="0" distR="0" wp14:anchorId="46E9F5A8" wp14:editId="188201CE">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sidR="00210548" w:rsidRPr="00B3445F">
        <w:rPr>
          <w:b/>
          <w:highlight w:val="yellow"/>
        </w:rPr>
        <w:br/>
      </w:r>
    </w:p>
    <w:p w:rsidR="00FD6EDE" w:rsidRPr="00B3445F" w:rsidRDefault="00FD6EDE" w:rsidP="00F26022">
      <w:pPr>
        <w:spacing w:line="360" w:lineRule="auto"/>
        <w:rPr>
          <w:i/>
          <w:iCs/>
        </w:rPr>
      </w:pPr>
      <w:r w:rsidRPr="00B3445F">
        <w:rPr>
          <w:b/>
          <w:i/>
        </w:rPr>
        <w:t xml:space="preserve">Figure </w:t>
      </w:r>
      <w:r w:rsidR="00AA1EC4" w:rsidRPr="00B3445F">
        <w:rPr>
          <w:b/>
          <w:i/>
        </w:rPr>
        <w:t>1</w:t>
      </w:r>
      <w:r w:rsidRPr="00B3445F">
        <w:rPr>
          <w:b/>
          <w:i/>
        </w:rPr>
        <w:t xml:space="preserve">. </w:t>
      </w:r>
      <w:r w:rsidRPr="00B3445F">
        <w:rPr>
          <w:i/>
        </w:rPr>
        <w:t xml:space="preserve">Location of fifteen field study sites across south-eastern Australia chosen to represent the three major hydrological classes of south-east Australia. Hydrological class membership is denoted by:  </w:t>
      </w:r>
      <w:r w:rsidR="00F26022" w:rsidRPr="00B3445F">
        <w:rPr>
          <w:rFonts w:ascii="Arial" w:hAnsi="Arial" w:cs="Arial"/>
          <w:iCs/>
          <w:lang w:val="en-US"/>
        </w:rPr>
        <w:t>■</w:t>
      </w:r>
      <w:r w:rsidR="00F26022" w:rsidRPr="00B3445F">
        <w:rPr>
          <w:i/>
          <w:iCs/>
        </w:rPr>
        <w:t xml:space="preserve"> </w:t>
      </w:r>
      <w:r w:rsidRPr="00B3445F">
        <w:rPr>
          <w:rFonts w:cs="Arial"/>
          <w:i/>
          <w:lang w:val="en-US" w:eastAsia="ja-JP"/>
        </w:rPr>
        <w:t xml:space="preserve">stable winter baseflow, </w:t>
      </w:r>
      <w:r w:rsidRPr="00B3445F">
        <w:rPr>
          <w:rFonts w:ascii="Arial" w:eastAsiaTheme="minorHAnsi" w:hAnsi="Arial" w:cs="Arial"/>
          <w:i/>
          <w:lang w:eastAsia="ja-JP"/>
        </w:rPr>
        <w:t>▲</w:t>
      </w:r>
      <w:r w:rsidRPr="00B3445F">
        <w:rPr>
          <w:rFonts w:eastAsiaTheme="minorHAnsi" w:cs="Arial"/>
          <w:i/>
          <w:lang w:eastAsia="ja-JP"/>
        </w:rPr>
        <w:t xml:space="preserve"> </w:t>
      </w:r>
      <w:r w:rsidRPr="00B3445F">
        <w:rPr>
          <w:rFonts w:cs="Arial"/>
          <w:i/>
          <w:lang w:eastAsia="ja-JP"/>
        </w:rPr>
        <w:t>unpredictable baseflow,</w:t>
      </w:r>
      <w:r w:rsidR="00F26022" w:rsidRPr="00B3445F">
        <w:rPr>
          <w:rFonts w:cs="Arial"/>
          <w:i/>
          <w:lang w:val="en-US" w:eastAsia="ja-JP"/>
        </w:rPr>
        <w:t xml:space="preserve"> •</w:t>
      </w:r>
      <w:r w:rsidRPr="00B3445F">
        <w:rPr>
          <w:rFonts w:cs="Arial"/>
          <w:i/>
          <w:lang w:val="en-US" w:eastAsia="ja-JP"/>
        </w:rPr>
        <w:t xml:space="preserve"> unpredictable intermittent.</w:t>
      </w:r>
    </w:p>
    <w:p w:rsidR="00915E20" w:rsidRPr="00B3445F" w:rsidRDefault="00915E20" w:rsidP="00AC4611"/>
    <w:p w:rsidR="00915E20" w:rsidRPr="00B3445F" w:rsidRDefault="00915E20" w:rsidP="00AC4611"/>
    <w:p w:rsidR="00E27881" w:rsidRPr="00B3445F" w:rsidRDefault="00E27881" w:rsidP="00AC4611"/>
    <w:p w:rsidR="00E27881" w:rsidRPr="00B3445F" w:rsidRDefault="00E27881" w:rsidP="00AC4611"/>
    <w:p w:rsidR="00E27881" w:rsidRPr="00B3445F" w:rsidRDefault="00E27881" w:rsidP="00AC4611"/>
    <w:p w:rsidR="00E27881" w:rsidRPr="00B3445F" w:rsidRDefault="00E27881" w:rsidP="00AC4611"/>
    <w:p w:rsidR="00E27881" w:rsidRPr="00B3445F" w:rsidRDefault="00E27881" w:rsidP="00AC4611"/>
    <w:p w:rsidR="00E27881" w:rsidRPr="00B3445F" w:rsidRDefault="00E27881" w:rsidP="00AC4611"/>
    <w:p w:rsidR="00E27881" w:rsidRPr="00B3445F" w:rsidRDefault="00E27881" w:rsidP="00AC4611"/>
    <w:p w:rsidR="00E27881" w:rsidRPr="00B3445F" w:rsidRDefault="00E27881" w:rsidP="00AC4611"/>
    <w:p w:rsidR="00E27881" w:rsidRPr="00B3445F" w:rsidRDefault="00E27881" w:rsidP="00AC4611"/>
    <w:p w:rsidR="00E27881" w:rsidRPr="00B3445F" w:rsidRDefault="00E27881" w:rsidP="00AC4611"/>
    <w:p w:rsidR="00E27881" w:rsidRPr="00B3445F" w:rsidRDefault="00E27881" w:rsidP="00AC4611"/>
    <w:p w:rsidR="00E27881" w:rsidRPr="00B3445F" w:rsidRDefault="00E27881" w:rsidP="00AC4611"/>
    <w:p w:rsidR="00E27881" w:rsidRPr="00B3445F" w:rsidRDefault="00E27881" w:rsidP="00AC4611"/>
    <w:p w:rsidR="00E27881" w:rsidRPr="00B3445F" w:rsidRDefault="00E27881" w:rsidP="00AC4611"/>
    <w:p w:rsidR="008E156A" w:rsidRPr="00B3445F" w:rsidRDefault="00AB1FB0" w:rsidP="00E27881">
      <w:pPr>
        <w:spacing w:line="360" w:lineRule="auto"/>
        <w:rPr>
          <w:b/>
        </w:rPr>
      </w:pPr>
      <w:r w:rsidRPr="00B3445F">
        <w:rPr>
          <w:b/>
          <w:noProof/>
          <w:lang w:eastAsia="en-AU"/>
        </w:rPr>
        <w:lastRenderedPageBreak/>
        <w:drawing>
          <wp:inline distT="0" distB="0" distL="0" distR="0" wp14:anchorId="4E8BF229" wp14:editId="69D5DCD1">
            <wp:extent cx="5306579" cy="6373381"/>
            <wp:effectExtent l="0" t="0" r="889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png"/>
                    <pic:cNvPicPr/>
                  </pic:nvPicPr>
                  <pic:blipFill>
                    <a:blip r:embed="rId11">
                      <a:extLst>
                        <a:ext uri="{28A0092B-C50C-407E-A947-70E740481C1C}">
                          <a14:useLocalDpi xmlns:a14="http://schemas.microsoft.com/office/drawing/2010/main" val="0"/>
                        </a:ext>
                      </a:extLst>
                    </a:blip>
                    <a:stretch>
                      <a:fillRect/>
                    </a:stretch>
                  </pic:blipFill>
                  <pic:spPr>
                    <a:xfrm>
                      <a:off x="0" y="0"/>
                      <a:ext cx="5306579" cy="6373381"/>
                    </a:xfrm>
                    <a:prstGeom prst="rect">
                      <a:avLst/>
                    </a:prstGeom>
                  </pic:spPr>
                </pic:pic>
              </a:graphicData>
            </a:graphic>
          </wp:inline>
        </w:drawing>
      </w:r>
    </w:p>
    <w:p w:rsidR="00BF23E2" w:rsidRPr="00B3445F" w:rsidRDefault="00FD6EDE" w:rsidP="003C55F4">
      <w:pPr>
        <w:pStyle w:val="Caption"/>
        <w:spacing w:line="360" w:lineRule="auto"/>
        <w:rPr>
          <w:rFonts w:cs="Arial"/>
          <w:color w:val="auto"/>
          <w:sz w:val="22"/>
          <w:szCs w:val="22"/>
          <w:lang w:val="en-US" w:eastAsia="ja-JP"/>
        </w:rPr>
      </w:pPr>
      <w:r w:rsidRPr="00B3445F">
        <w:rPr>
          <w:b/>
          <w:color w:val="auto"/>
          <w:sz w:val="22"/>
          <w:szCs w:val="22"/>
        </w:rPr>
        <w:t xml:space="preserve">Figure </w:t>
      </w:r>
      <w:r w:rsidR="00AA1EC4" w:rsidRPr="00B3445F">
        <w:rPr>
          <w:b/>
          <w:color w:val="auto"/>
          <w:sz w:val="22"/>
          <w:szCs w:val="22"/>
        </w:rPr>
        <w:t>2</w:t>
      </w:r>
      <w:r w:rsidRPr="00B3445F">
        <w:rPr>
          <w:b/>
          <w:color w:val="auto"/>
          <w:sz w:val="22"/>
          <w:szCs w:val="22"/>
        </w:rPr>
        <w:t>.</w:t>
      </w:r>
      <w:r w:rsidRPr="00B3445F">
        <w:rPr>
          <w:color w:val="auto"/>
          <w:sz w:val="22"/>
          <w:szCs w:val="22"/>
        </w:rPr>
        <w:t xml:space="preserve"> Relationships between </w:t>
      </w:r>
      <w:r w:rsidR="005159DC" w:rsidRPr="00B3445F">
        <w:rPr>
          <w:color w:val="auto"/>
          <w:sz w:val="22"/>
          <w:szCs w:val="22"/>
        </w:rPr>
        <w:t>community weighted</w:t>
      </w:r>
      <w:r w:rsidRPr="00B3445F">
        <w:rPr>
          <w:color w:val="auto"/>
          <w:sz w:val="22"/>
          <w:szCs w:val="22"/>
        </w:rPr>
        <w:t xml:space="preserve"> mean wood density and hydrological metrics describing</w:t>
      </w:r>
      <w:r w:rsidR="00ED2062" w:rsidRPr="00B3445F">
        <w:rPr>
          <w:color w:val="auto"/>
          <w:sz w:val="22"/>
          <w:szCs w:val="22"/>
        </w:rPr>
        <w:t xml:space="preserve"> a</w:t>
      </w:r>
      <w:r w:rsidR="00E23B57" w:rsidRPr="00B3445F">
        <w:rPr>
          <w:color w:val="auto"/>
          <w:sz w:val="22"/>
          <w:szCs w:val="22"/>
        </w:rPr>
        <w:t>.</w:t>
      </w:r>
      <w:r w:rsidR="00ED2062" w:rsidRPr="00B3445F">
        <w:rPr>
          <w:color w:val="auto"/>
          <w:sz w:val="22"/>
          <w:szCs w:val="22"/>
        </w:rPr>
        <w:t>) mean high flow magnitude (HSPeak), b</w:t>
      </w:r>
      <w:r w:rsidR="00E23B57" w:rsidRPr="00B3445F">
        <w:rPr>
          <w:color w:val="auto"/>
          <w:sz w:val="22"/>
          <w:szCs w:val="22"/>
        </w:rPr>
        <w:t>.</w:t>
      </w:r>
      <w:r w:rsidR="00ED2062" w:rsidRPr="00B3445F">
        <w:rPr>
          <w:color w:val="auto"/>
          <w:sz w:val="22"/>
          <w:szCs w:val="22"/>
        </w:rPr>
        <w:t xml:space="preserve">) magnitude of the 20 year average return interval flood (AS20YrARI), </w:t>
      </w:r>
      <w:r w:rsidR="00191C58" w:rsidRPr="00B3445F">
        <w:rPr>
          <w:color w:val="auto"/>
          <w:sz w:val="22"/>
          <w:szCs w:val="22"/>
        </w:rPr>
        <w:t>c</w:t>
      </w:r>
      <w:r w:rsidR="00E23B57" w:rsidRPr="00B3445F">
        <w:rPr>
          <w:color w:val="auto"/>
          <w:sz w:val="22"/>
          <w:szCs w:val="22"/>
        </w:rPr>
        <w:t>.</w:t>
      </w:r>
      <w:r w:rsidR="00ED2062" w:rsidRPr="00B3445F">
        <w:rPr>
          <w:color w:val="auto"/>
          <w:sz w:val="22"/>
          <w:szCs w:val="22"/>
        </w:rPr>
        <w:t xml:space="preserve">) mean rate of flow rise (MRateRise), </w:t>
      </w:r>
      <w:r w:rsidR="00191C58" w:rsidRPr="00B3445F">
        <w:rPr>
          <w:color w:val="auto"/>
          <w:sz w:val="22"/>
          <w:szCs w:val="22"/>
        </w:rPr>
        <w:t>d</w:t>
      </w:r>
      <w:r w:rsidR="00E23B57" w:rsidRPr="00B3445F">
        <w:rPr>
          <w:color w:val="auto"/>
          <w:sz w:val="22"/>
          <w:szCs w:val="22"/>
        </w:rPr>
        <w:t>.</w:t>
      </w:r>
      <w:r w:rsidRPr="00B3445F">
        <w:rPr>
          <w:color w:val="auto"/>
          <w:sz w:val="22"/>
          <w:szCs w:val="22"/>
        </w:rPr>
        <w:t xml:space="preserve">) interannual variability in flood rise rates (CVAnnMRateRise), </w:t>
      </w:r>
      <w:r w:rsidR="00191C58" w:rsidRPr="00B3445F">
        <w:rPr>
          <w:color w:val="auto"/>
          <w:sz w:val="22"/>
          <w:szCs w:val="22"/>
        </w:rPr>
        <w:t>e</w:t>
      </w:r>
      <w:r w:rsidR="00E23B57" w:rsidRPr="00B3445F">
        <w:rPr>
          <w:color w:val="auto"/>
          <w:sz w:val="22"/>
          <w:szCs w:val="22"/>
        </w:rPr>
        <w:t>.</w:t>
      </w:r>
      <w:r w:rsidRPr="00B3445F">
        <w:rPr>
          <w:color w:val="auto"/>
          <w:sz w:val="22"/>
          <w:szCs w:val="22"/>
        </w:rPr>
        <w:t>) interannual variability in fl</w:t>
      </w:r>
      <w:r w:rsidR="00ED2062" w:rsidRPr="00B3445F">
        <w:rPr>
          <w:color w:val="auto"/>
          <w:sz w:val="22"/>
          <w:szCs w:val="22"/>
        </w:rPr>
        <w:t>ood fall rates (CVAnnMRateFall)</w:t>
      </w:r>
      <w:r w:rsidRPr="00B3445F">
        <w:rPr>
          <w:color w:val="auto"/>
          <w:sz w:val="22"/>
          <w:szCs w:val="22"/>
        </w:rPr>
        <w:t xml:space="preserve">. Fitted lines depict ordinary least squares regression models. </w:t>
      </w:r>
      <w:r w:rsidR="00D12D46" w:rsidRPr="00B3445F">
        <w:rPr>
          <w:color w:val="auto"/>
          <w:sz w:val="22"/>
          <w:szCs w:val="22"/>
        </w:rPr>
        <w:t>d</w:t>
      </w:r>
      <w:r w:rsidR="00660192" w:rsidRPr="00B3445F">
        <w:rPr>
          <w:color w:val="auto"/>
          <w:sz w:val="22"/>
          <w:szCs w:val="22"/>
        </w:rPr>
        <w:t>. is a quadratic fit, all other models are linear fits</w:t>
      </w:r>
      <w:r w:rsidRPr="00B3445F">
        <w:rPr>
          <w:color w:val="auto"/>
          <w:sz w:val="22"/>
          <w:szCs w:val="22"/>
        </w:rPr>
        <w:t xml:space="preserve">. Shaded areas depict the smoothed 95% confidence interval around the regression model.  </w:t>
      </w:r>
    </w:p>
    <w:p w:rsidR="00BF23E2" w:rsidRPr="00B3445F" w:rsidRDefault="00AB1FB0" w:rsidP="00E27881">
      <w:pPr>
        <w:spacing w:line="360" w:lineRule="auto"/>
        <w:rPr>
          <w:b/>
        </w:rPr>
      </w:pPr>
      <w:r w:rsidRPr="00B3445F">
        <w:rPr>
          <w:b/>
          <w:noProof/>
          <w:lang w:eastAsia="en-AU"/>
        </w:rPr>
        <w:lastRenderedPageBreak/>
        <w:drawing>
          <wp:inline distT="0" distB="0" distL="0" distR="0" wp14:anchorId="4C853A88" wp14:editId="2E234FDF">
            <wp:extent cx="5178563" cy="8433833"/>
            <wp:effectExtent l="0" t="0" r="317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2.png"/>
                    <pic:cNvPicPr/>
                  </pic:nvPicPr>
                  <pic:blipFill>
                    <a:blip r:embed="rId12">
                      <a:extLst>
                        <a:ext uri="{28A0092B-C50C-407E-A947-70E740481C1C}">
                          <a14:useLocalDpi xmlns:a14="http://schemas.microsoft.com/office/drawing/2010/main" val="0"/>
                        </a:ext>
                      </a:extLst>
                    </a:blip>
                    <a:stretch>
                      <a:fillRect/>
                    </a:stretch>
                  </pic:blipFill>
                  <pic:spPr>
                    <a:xfrm>
                      <a:off x="0" y="0"/>
                      <a:ext cx="5178563" cy="8433833"/>
                    </a:xfrm>
                    <a:prstGeom prst="rect">
                      <a:avLst/>
                    </a:prstGeom>
                  </pic:spPr>
                </pic:pic>
              </a:graphicData>
            </a:graphic>
          </wp:inline>
        </w:drawing>
      </w:r>
    </w:p>
    <w:p w:rsidR="008E156A" w:rsidRPr="00B3445F" w:rsidRDefault="00FD6EDE" w:rsidP="005B7C8F">
      <w:pPr>
        <w:pStyle w:val="Caption"/>
        <w:spacing w:line="360" w:lineRule="auto"/>
        <w:rPr>
          <w:rFonts w:cs="Arial"/>
          <w:color w:val="auto"/>
          <w:sz w:val="22"/>
          <w:szCs w:val="22"/>
          <w:lang w:val="en-US" w:eastAsia="ja-JP"/>
        </w:rPr>
      </w:pPr>
      <w:r w:rsidRPr="00B3445F">
        <w:rPr>
          <w:b/>
          <w:color w:val="auto"/>
          <w:sz w:val="22"/>
          <w:szCs w:val="22"/>
        </w:rPr>
        <w:lastRenderedPageBreak/>
        <w:t xml:space="preserve">Figure </w:t>
      </w:r>
      <w:r w:rsidR="00AA1EC4" w:rsidRPr="00B3445F">
        <w:rPr>
          <w:b/>
          <w:color w:val="auto"/>
          <w:sz w:val="22"/>
          <w:szCs w:val="22"/>
        </w:rPr>
        <w:t>3</w:t>
      </w:r>
      <w:r w:rsidRPr="00B3445F">
        <w:rPr>
          <w:b/>
          <w:color w:val="auto"/>
          <w:sz w:val="22"/>
          <w:szCs w:val="22"/>
        </w:rPr>
        <w:t>.</w:t>
      </w:r>
      <w:r w:rsidRPr="00B3445F">
        <w:rPr>
          <w:color w:val="auto"/>
          <w:sz w:val="22"/>
          <w:szCs w:val="22"/>
        </w:rPr>
        <w:t xml:space="preserve"> Relationships between </w:t>
      </w:r>
      <w:r w:rsidR="005159DC" w:rsidRPr="00B3445F">
        <w:rPr>
          <w:color w:val="auto"/>
          <w:sz w:val="22"/>
          <w:szCs w:val="22"/>
        </w:rPr>
        <w:t>community weighted</w:t>
      </w:r>
      <w:r w:rsidRPr="00B3445F">
        <w:rPr>
          <w:color w:val="auto"/>
          <w:sz w:val="22"/>
          <w:szCs w:val="22"/>
        </w:rPr>
        <w:t xml:space="preserve"> mean wood density and hydrological metrics describing a.) baseflow index (BFI), </w:t>
      </w:r>
      <w:r w:rsidR="00CD07B2" w:rsidRPr="00B3445F">
        <w:rPr>
          <w:color w:val="auto"/>
          <w:sz w:val="22"/>
          <w:szCs w:val="22"/>
        </w:rPr>
        <w:t xml:space="preserve">b.) contingency of monthly mean daily flow (M_MDFM), </w:t>
      </w:r>
      <w:r w:rsidR="00CD07B2" w:rsidRPr="00B3445F">
        <w:rPr>
          <w:rStyle w:val="CommentReference"/>
          <w:iCs w:val="0"/>
          <w:color w:val="auto"/>
          <w:sz w:val="24"/>
        </w:rPr>
        <w:t>c</w:t>
      </w:r>
      <w:r w:rsidR="00CD07B2" w:rsidRPr="00B3445F">
        <w:rPr>
          <w:color w:val="auto"/>
          <w:sz w:val="22"/>
          <w:szCs w:val="22"/>
        </w:rPr>
        <w:t xml:space="preserve">.) constancy of monthly mean daily flow (C_MDFM), </w:t>
      </w:r>
      <w:r w:rsidR="00DC351E" w:rsidRPr="00B3445F">
        <w:rPr>
          <w:color w:val="auto"/>
          <w:sz w:val="22"/>
          <w:szCs w:val="22"/>
        </w:rPr>
        <w:t>d</w:t>
      </w:r>
      <w:r w:rsidR="00E23B57" w:rsidRPr="00B3445F">
        <w:rPr>
          <w:color w:val="auto"/>
          <w:sz w:val="22"/>
          <w:szCs w:val="22"/>
        </w:rPr>
        <w:t xml:space="preserve">.) constancy of monthly minimum daily flow (C_MinM), </w:t>
      </w:r>
      <w:r w:rsidR="00DC351E" w:rsidRPr="00B3445F">
        <w:rPr>
          <w:color w:val="auto"/>
          <w:sz w:val="22"/>
          <w:szCs w:val="22"/>
        </w:rPr>
        <w:t>e</w:t>
      </w:r>
      <w:r w:rsidRPr="00B3445F">
        <w:rPr>
          <w:color w:val="auto"/>
          <w:sz w:val="22"/>
          <w:szCs w:val="22"/>
        </w:rPr>
        <w:t xml:space="preserve">.) interannual variability in baseflow index (CVAnnBFI), </w:t>
      </w:r>
      <w:r w:rsidR="00DC351E" w:rsidRPr="00B3445F">
        <w:rPr>
          <w:color w:val="auto"/>
          <w:sz w:val="22"/>
          <w:szCs w:val="22"/>
        </w:rPr>
        <w:t>f</w:t>
      </w:r>
      <w:r w:rsidRPr="00B3445F">
        <w:rPr>
          <w:color w:val="auto"/>
          <w:sz w:val="22"/>
          <w:szCs w:val="22"/>
        </w:rPr>
        <w:t xml:space="preserve">.) mean low flow magnitude (LSPeak), </w:t>
      </w:r>
      <w:r w:rsidR="00DC351E" w:rsidRPr="00B3445F">
        <w:rPr>
          <w:color w:val="auto"/>
          <w:sz w:val="22"/>
          <w:szCs w:val="22"/>
        </w:rPr>
        <w:t>g</w:t>
      </w:r>
      <w:r w:rsidRPr="00B3445F">
        <w:rPr>
          <w:color w:val="auto"/>
          <w:sz w:val="22"/>
          <w:szCs w:val="22"/>
        </w:rPr>
        <w:t xml:space="preserve">.) </w:t>
      </w:r>
      <w:r w:rsidR="00A013EB" w:rsidRPr="00B3445F">
        <w:rPr>
          <w:color w:val="auto"/>
          <w:sz w:val="22"/>
          <w:szCs w:val="22"/>
        </w:rPr>
        <w:t>m</w:t>
      </w:r>
      <w:r w:rsidRPr="00B3445F">
        <w:rPr>
          <w:color w:val="auto"/>
          <w:sz w:val="22"/>
          <w:szCs w:val="22"/>
        </w:rPr>
        <w:t>ean flow during driest week of the year (MA.7days.MinMean)</w:t>
      </w:r>
      <w:r w:rsidR="00DC351E" w:rsidRPr="00B3445F">
        <w:rPr>
          <w:color w:val="auto"/>
          <w:sz w:val="22"/>
          <w:szCs w:val="22"/>
        </w:rPr>
        <w:t xml:space="preserve">, h.) </w:t>
      </w:r>
      <w:r w:rsidR="00A013EB" w:rsidRPr="00B3445F">
        <w:rPr>
          <w:color w:val="auto"/>
          <w:sz w:val="22"/>
          <w:szCs w:val="22"/>
        </w:rPr>
        <w:t>a</w:t>
      </w:r>
      <w:r w:rsidR="00DC351E" w:rsidRPr="00B3445F">
        <w:rPr>
          <w:color w:val="auto"/>
          <w:sz w:val="22"/>
          <w:szCs w:val="22"/>
        </w:rPr>
        <w:t>nnual frequency of low flows</w:t>
      </w:r>
      <w:r w:rsidR="00D12D46" w:rsidRPr="00B3445F">
        <w:rPr>
          <w:color w:val="auto"/>
          <w:sz w:val="22"/>
          <w:szCs w:val="22"/>
        </w:rPr>
        <w:t xml:space="preserve"> (MDFAnnLSNum)</w:t>
      </w:r>
      <w:r w:rsidRPr="00B3445F">
        <w:rPr>
          <w:color w:val="auto"/>
          <w:sz w:val="22"/>
          <w:szCs w:val="22"/>
        </w:rPr>
        <w:t xml:space="preserve">. </w:t>
      </w:r>
      <w:r w:rsidR="00EF2290" w:rsidRPr="00B3445F">
        <w:rPr>
          <w:color w:val="auto"/>
          <w:sz w:val="22"/>
          <w:szCs w:val="22"/>
        </w:rPr>
        <w:t>c</w:t>
      </w:r>
      <w:r w:rsidR="00DC351E" w:rsidRPr="00B3445F">
        <w:rPr>
          <w:color w:val="auto"/>
          <w:sz w:val="22"/>
          <w:szCs w:val="22"/>
        </w:rPr>
        <w:t>. – e</w:t>
      </w:r>
      <w:r w:rsidR="00EF2290" w:rsidRPr="00B3445F">
        <w:rPr>
          <w:color w:val="auto"/>
          <w:sz w:val="22"/>
          <w:szCs w:val="22"/>
        </w:rPr>
        <w:t>. are quadratic fits, all other models are linear fits.</w:t>
      </w:r>
      <w:r w:rsidR="00660192" w:rsidRPr="00B3445F">
        <w:rPr>
          <w:color w:val="auto"/>
          <w:sz w:val="22"/>
          <w:szCs w:val="22"/>
        </w:rPr>
        <w:t xml:space="preserve"> </w:t>
      </w:r>
      <w:r w:rsidRPr="00B3445F">
        <w:rPr>
          <w:color w:val="auto"/>
          <w:sz w:val="22"/>
          <w:szCs w:val="22"/>
        </w:rPr>
        <w:t xml:space="preserve">Shaded areas depict the 95% confidence interval around the regression model. </w:t>
      </w: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5B6128" w:rsidRPr="00B3445F" w:rsidRDefault="005B6128" w:rsidP="005B6128">
      <w:pPr>
        <w:rPr>
          <w:lang w:val="en-US" w:eastAsia="ja-JP"/>
        </w:rPr>
      </w:pPr>
    </w:p>
    <w:p w:rsidR="008E156A" w:rsidRPr="00B3445F" w:rsidRDefault="003C55F4" w:rsidP="00E27881">
      <w:pPr>
        <w:spacing w:line="360" w:lineRule="auto"/>
        <w:rPr>
          <w:b/>
          <w:highlight w:val="yellow"/>
        </w:rPr>
      </w:pPr>
      <w:r w:rsidRPr="00B3445F">
        <w:rPr>
          <w:b/>
          <w:noProof/>
          <w:lang w:eastAsia="en-AU"/>
        </w:rPr>
        <w:lastRenderedPageBreak/>
        <w:drawing>
          <wp:inline distT="0" distB="0" distL="0" distR="0" wp14:anchorId="1BBBD709" wp14:editId="10353084">
            <wp:extent cx="3912116" cy="315011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CAbiplot.png"/>
                    <pic:cNvPicPr/>
                  </pic:nvPicPr>
                  <pic:blipFill>
                    <a:blip r:embed="rId13">
                      <a:extLst>
                        <a:ext uri="{28A0092B-C50C-407E-A947-70E740481C1C}">
                          <a14:useLocalDpi xmlns:a14="http://schemas.microsoft.com/office/drawing/2010/main" val="0"/>
                        </a:ext>
                      </a:extLst>
                    </a:blip>
                    <a:stretch>
                      <a:fillRect/>
                    </a:stretch>
                  </pic:blipFill>
                  <pic:spPr>
                    <a:xfrm>
                      <a:off x="0" y="0"/>
                      <a:ext cx="3912116" cy="3150114"/>
                    </a:xfrm>
                    <a:prstGeom prst="rect">
                      <a:avLst/>
                    </a:prstGeom>
                  </pic:spPr>
                </pic:pic>
              </a:graphicData>
            </a:graphic>
          </wp:inline>
        </w:drawing>
      </w:r>
    </w:p>
    <w:p w:rsidR="00FD6EDE" w:rsidRPr="00B3445F" w:rsidRDefault="00FD6EDE" w:rsidP="00FD6EDE">
      <w:pPr>
        <w:pStyle w:val="Caption"/>
        <w:spacing w:line="360" w:lineRule="auto"/>
        <w:rPr>
          <w:color w:val="auto"/>
          <w:sz w:val="22"/>
          <w:szCs w:val="22"/>
        </w:rPr>
      </w:pPr>
      <w:r w:rsidRPr="00B3445F">
        <w:rPr>
          <w:b/>
          <w:color w:val="auto"/>
          <w:sz w:val="22"/>
          <w:szCs w:val="22"/>
        </w:rPr>
        <w:t xml:space="preserve">Figure </w:t>
      </w:r>
      <w:r w:rsidR="00AA1EC4" w:rsidRPr="00B3445F">
        <w:rPr>
          <w:b/>
          <w:color w:val="auto"/>
          <w:sz w:val="22"/>
          <w:szCs w:val="22"/>
        </w:rPr>
        <w:t>4</w:t>
      </w:r>
      <w:r w:rsidRPr="00B3445F">
        <w:rPr>
          <w:b/>
          <w:color w:val="auto"/>
          <w:sz w:val="22"/>
          <w:szCs w:val="22"/>
        </w:rPr>
        <w:t>.</w:t>
      </w:r>
      <w:r w:rsidRPr="00B3445F">
        <w:rPr>
          <w:color w:val="auto"/>
          <w:sz w:val="22"/>
          <w:szCs w:val="22"/>
        </w:rPr>
        <w:t xml:space="preserve"> Biplot of sites ordinated across the first two principal components </w:t>
      </w:r>
      <w:r w:rsidR="002D73A2" w:rsidRPr="00B3445F">
        <w:rPr>
          <w:color w:val="auto"/>
          <w:sz w:val="22"/>
          <w:szCs w:val="22"/>
        </w:rPr>
        <w:t>as determined from Principal Component</w:t>
      </w:r>
      <w:r w:rsidR="003C55F4" w:rsidRPr="00B3445F">
        <w:rPr>
          <w:color w:val="auto"/>
          <w:sz w:val="22"/>
          <w:szCs w:val="22"/>
        </w:rPr>
        <w:t>s</w:t>
      </w:r>
      <w:r w:rsidR="002D73A2" w:rsidRPr="00B3445F">
        <w:rPr>
          <w:color w:val="auto"/>
          <w:sz w:val="22"/>
          <w:szCs w:val="22"/>
        </w:rPr>
        <w:t xml:space="preserve"> Analysis of</w:t>
      </w:r>
      <w:r w:rsidR="003C55F4" w:rsidRPr="00B3445F">
        <w:rPr>
          <w:color w:val="auto"/>
          <w:sz w:val="22"/>
          <w:szCs w:val="22"/>
        </w:rPr>
        <w:t xml:space="preserve"> hydrological metrics displaying significant relationships with mean wood density</w:t>
      </w:r>
      <w:r w:rsidR="002D73A2" w:rsidRPr="00B3445F">
        <w:rPr>
          <w:color w:val="auto"/>
          <w:sz w:val="22"/>
          <w:szCs w:val="22"/>
        </w:rPr>
        <w:t xml:space="preserve"> </w:t>
      </w:r>
      <w:r w:rsidR="003C55F4" w:rsidRPr="00B3445F">
        <w:rPr>
          <w:color w:val="auto"/>
          <w:sz w:val="22"/>
          <w:szCs w:val="22"/>
        </w:rPr>
        <w:t>across</w:t>
      </w:r>
      <w:r w:rsidR="002D73A2" w:rsidRPr="00B3445F">
        <w:rPr>
          <w:color w:val="auto"/>
          <w:sz w:val="22"/>
          <w:szCs w:val="22"/>
        </w:rPr>
        <w:t xml:space="preserve"> 15 s</w:t>
      </w:r>
      <w:r w:rsidR="005D586C" w:rsidRPr="00B3445F">
        <w:rPr>
          <w:color w:val="auto"/>
          <w:sz w:val="22"/>
          <w:szCs w:val="22"/>
        </w:rPr>
        <w:t>ites in south eastern Australia</w:t>
      </w:r>
      <w:r w:rsidRPr="00B3445F">
        <w:rPr>
          <w:color w:val="auto"/>
          <w:sz w:val="22"/>
          <w:szCs w:val="22"/>
        </w:rPr>
        <w:t xml:space="preserve">. </w:t>
      </w:r>
      <w:r w:rsidR="00191C58" w:rsidRPr="00B3445F">
        <w:rPr>
          <w:color w:val="auto"/>
          <w:sz w:val="22"/>
          <w:szCs w:val="22"/>
        </w:rPr>
        <w:t>Points</w:t>
      </w:r>
      <w:r w:rsidR="002D73A2" w:rsidRPr="00B3445F">
        <w:rPr>
          <w:color w:val="auto"/>
          <w:sz w:val="22"/>
          <w:szCs w:val="22"/>
        </w:rPr>
        <w:t xml:space="preserve"> </w:t>
      </w:r>
      <w:r w:rsidRPr="00B3445F">
        <w:rPr>
          <w:color w:val="auto"/>
          <w:sz w:val="22"/>
          <w:szCs w:val="22"/>
        </w:rPr>
        <w:t xml:space="preserve">represent individual sites. </w:t>
      </w:r>
      <w:r w:rsidR="00ED2A37" w:rsidRPr="00B3445F">
        <w:rPr>
          <w:color w:val="auto"/>
          <w:sz w:val="22"/>
          <w:szCs w:val="22"/>
        </w:rPr>
        <w:t>PC1 explains 8</w:t>
      </w:r>
      <w:r w:rsidR="00FA08C9" w:rsidRPr="00B3445F">
        <w:rPr>
          <w:color w:val="auto"/>
          <w:sz w:val="22"/>
          <w:szCs w:val="22"/>
        </w:rPr>
        <w:t>0.3</w:t>
      </w:r>
      <w:r w:rsidR="00ED2A37" w:rsidRPr="00B3445F">
        <w:rPr>
          <w:color w:val="auto"/>
          <w:sz w:val="22"/>
          <w:szCs w:val="22"/>
        </w:rPr>
        <w:t>% of the variation in hydrology among the sites and represents a gradient of harshne</w:t>
      </w:r>
      <w:r w:rsidR="003C55F4" w:rsidRPr="00B3445F">
        <w:rPr>
          <w:color w:val="auto"/>
          <w:sz w:val="22"/>
          <w:szCs w:val="22"/>
        </w:rPr>
        <w:t>ss of environmental conditions.</w:t>
      </w:r>
    </w:p>
    <w:p w:rsidR="008E156A" w:rsidRPr="00B3445F" w:rsidRDefault="008E156A" w:rsidP="00E27881">
      <w:pPr>
        <w:spacing w:line="360" w:lineRule="auto"/>
        <w:rPr>
          <w:b/>
        </w:rPr>
      </w:pPr>
    </w:p>
    <w:p w:rsidR="00FD6EDE" w:rsidRPr="00B3445F" w:rsidRDefault="00FD6EDE" w:rsidP="00E27881">
      <w:pPr>
        <w:spacing w:line="360" w:lineRule="auto"/>
        <w:rPr>
          <w:b/>
        </w:rPr>
      </w:pPr>
    </w:p>
    <w:p w:rsidR="00FD6EDE" w:rsidRPr="00B3445F" w:rsidRDefault="00FD6EDE" w:rsidP="00E27881">
      <w:pPr>
        <w:spacing w:line="360" w:lineRule="auto"/>
        <w:rPr>
          <w:b/>
        </w:rPr>
      </w:pPr>
    </w:p>
    <w:p w:rsidR="00FD6EDE" w:rsidRPr="00B3445F" w:rsidRDefault="00FD6EDE" w:rsidP="00E27881">
      <w:pPr>
        <w:spacing w:line="360" w:lineRule="auto"/>
        <w:rPr>
          <w:b/>
        </w:rPr>
      </w:pPr>
    </w:p>
    <w:p w:rsidR="00FD6EDE" w:rsidRPr="00B3445F" w:rsidRDefault="00FD6EDE" w:rsidP="00E27881">
      <w:pPr>
        <w:spacing w:line="360" w:lineRule="auto"/>
        <w:rPr>
          <w:b/>
        </w:rPr>
      </w:pPr>
    </w:p>
    <w:p w:rsidR="00FD6EDE" w:rsidRPr="00B3445F" w:rsidRDefault="00FD6EDE" w:rsidP="00E27881">
      <w:pPr>
        <w:spacing w:line="360" w:lineRule="auto"/>
        <w:rPr>
          <w:b/>
        </w:rPr>
      </w:pPr>
    </w:p>
    <w:p w:rsidR="00FD6EDE" w:rsidRPr="00B3445F" w:rsidRDefault="00FD6EDE" w:rsidP="00E27881">
      <w:pPr>
        <w:spacing w:line="360" w:lineRule="auto"/>
        <w:rPr>
          <w:b/>
        </w:rPr>
      </w:pPr>
    </w:p>
    <w:p w:rsidR="00FD6EDE" w:rsidRPr="00B3445F" w:rsidRDefault="00FD6EDE" w:rsidP="00E27881">
      <w:pPr>
        <w:spacing w:line="360" w:lineRule="auto"/>
        <w:rPr>
          <w:b/>
        </w:rPr>
      </w:pPr>
    </w:p>
    <w:p w:rsidR="00FD6EDE" w:rsidRPr="00B3445F" w:rsidRDefault="00FD6EDE" w:rsidP="00E27881">
      <w:pPr>
        <w:spacing w:line="360" w:lineRule="auto"/>
        <w:rPr>
          <w:b/>
        </w:rPr>
      </w:pPr>
    </w:p>
    <w:p w:rsidR="00FD6EDE" w:rsidRPr="00B3445F" w:rsidRDefault="00FD6EDE" w:rsidP="00E27881">
      <w:pPr>
        <w:spacing w:line="360" w:lineRule="auto"/>
        <w:rPr>
          <w:b/>
        </w:rPr>
      </w:pPr>
    </w:p>
    <w:p w:rsidR="00FD6EDE" w:rsidRPr="00B3445F" w:rsidRDefault="00FD6EDE" w:rsidP="00E27881">
      <w:pPr>
        <w:spacing w:line="360" w:lineRule="auto"/>
        <w:rPr>
          <w:b/>
        </w:rPr>
      </w:pPr>
    </w:p>
    <w:p w:rsidR="003C55F4" w:rsidRPr="00B3445F" w:rsidRDefault="00D35B44" w:rsidP="003C55F4">
      <w:pPr>
        <w:pStyle w:val="Caption"/>
        <w:keepNext/>
        <w:spacing w:line="360" w:lineRule="auto"/>
        <w:rPr>
          <w:color w:val="auto"/>
        </w:rPr>
      </w:pPr>
      <w:r w:rsidRPr="00B3445F">
        <w:rPr>
          <w:noProof/>
          <w:color w:val="auto"/>
          <w:lang w:eastAsia="en-AU"/>
        </w:rPr>
        <w:lastRenderedPageBreak/>
        <w:drawing>
          <wp:inline distT="0" distB="0" distL="0" distR="0" wp14:anchorId="6392ECED" wp14:editId="16982A0D">
            <wp:extent cx="2566421" cy="2135128"/>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WV.png"/>
                    <pic:cNvPicPr/>
                  </pic:nvPicPr>
                  <pic:blipFill>
                    <a:blip r:embed="rId14">
                      <a:extLst>
                        <a:ext uri="{28A0092B-C50C-407E-A947-70E740481C1C}">
                          <a14:useLocalDpi xmlns:a14="http://schemas.microsoft.com/office/drawing/2010/main" val="0"/>
                        </a:ext>
                      </a:extLst>
                    </a:blip>
                    <a:stretch>
                      <a:fillRect/>
                    </a:stretch>
                  </pic:blipFill>
                  <pic:spPr>
                    <a:xfrm>
                      <a:off x="0" y="0"/>
                      <a:ext cx="2566421" cy="2135128"/>
                    </a:xfrm>
                    <a:prstGeom prst="rect">
                      <a:avLst/>
                    </a:prstGeom>
                  </pic:spPr>
                </pic:pic>
              </a:graphicData>
            </a:graphic>
          </wp:inline>
        </w:drawing>
      </w:r>
    </w:p>
    <w:p w:rsidR="00FD6EDE" w:rsidRPr="00B3445F" w:rsidRDefault="003C55F4" w:rsidP="003C55F4">
      <w:pPr>
        <w:pStyle w:val="Caption"/>
        <w:spacing w:line="360" w:lineRule="auto"/>
        <w:rPr>
          <w:color w:val="auto"/>
          <w:sz w:val="22"/>
          <w:szCs w:val="22"/>
        </w:rPr>
      </w:pPr>
      <w:r w:rsidRPr="00B3445F">
        <w:rPr>
          <w:b/>
          <w:color w:val="auto"/>
          <w:sz w:val="22"/>
          <w:szCs w:val="22"/>
        </w:rPr>
        <w:t xml:space="preserve">Figure </w:t>
      </w:r>
      <w:r w:rsidR="00AA1EC4" w:rsidRPr="00B3445F">
        <w:rPr>
          <w:b/>
          <w:color w:val="auto"/>
          <w:sz w:val="22"/>
          <w:szCs w:val="22"/>
        </w:rPr>
        <w:t>5</w:t>
      </w:r>
      <w:r w:rsidRPr="00B3445F">
        <w:rPr>
          <w:b/>
          <w:color w:val="auto"/>
          <w:sz w:val="22"/>
          <w:szCs w:val="22"/>
        </w:rPr>
        <w:t>.</w:t>
      </w:r>
      <w:r w:rsidRPr="00B3445F">
        <w:rPr>
          <w:color w:val="auto"/>
          <w:sz w:val="22"/>
          <w:szCs w:val="22"/>
        </w:rPr>
        <w:t xml:space="preserve"> Quadratic relationship between community weighted variance in wood density and site scores for the first principal coordinate (PC1) of a Principal Components Analysis of hydrological metrics displaying significant relationships with mean wood density </w:t>
      </w:r>
      <w:r w:rsidR="000370AB" w:rsidRPr="00B3445F">
        <w:rPr>
          <w:color w:val="auto"/>
          <w:sz w:val="22"/>
          <w:szCs w:val="22"/>
        </w:rPr>
        <w:t xml:space="preserve">(see Fig. 4), </w:t>
      </w:r>
      <w:r w:rsidR="005B7CDD" w:rsidRPr="00B3445F">
        <w:rPr>
          <w:color w:val="auto"/>
          <w:sz w:val="22"/>
          <w:szCs w:val="22"/>
        </w:rPr>
        <w:t>(R</w:t>
      </w:r>
      <w:r w:rsidR="005B7CDD" w:rsidRPr="00B3445F">
        <w:rPr>
          <w:color w:val="auto"/>
          <w:sz w:val="22"/>
          <w:szCs w:val="22"/>
          <w:vertAlign w:val="superscript"/>
        </w:rPr>
        <w:t>2</w:t>
      </w:r>
      <w:r w:rsidR="005B7CDD" w:rsidRPr="00B3445F">
        <w:rPr>
          <w:color w:val="auto"/>
          <w:sz w:val="22"/>
          <w:szCs w:val="22"/>
        </w:rPr>
        <w:t xml:space="preserve"> = 0.4</w:t>
      </w:r>
      <w:r w:rsidR="00FA08C9" w:rsidRPr="00B3445F">
        <w:rPr>
          <w:color w:val="auto"/>
          <w:sz w:val="22"/>
          <w:szCs w:val="22"/>
        </w:rPr>
        <w:t>50</w:t>
      </w:r>
      <w:r w:rsidR="005B7CDD" w:rsidRPr="00B3445F">
        <w:rPr>
          <w:color w:val="auto"/>
          <w:sz w:val="22"/>
          <w:szCs w:val="22"/>
        </w:rPr>
        <w:t>, P = 0.03</w:t>
      </w:r>
      <w:r w:rsidR="00FA08C9" w:rsidRPr="00B3445F">
        <w:rPr>
          <w:color w:val="auto"/>
          <w:sz w:val="22"/>
          <w:szCs w:val="22"/>
        </w:rPr>
        <w:t>7</w:t>
      </w:r>
      <w:r w:rsidR="005B7CDD" w:rsidRPr="00B3445F">
        <w:rPr>
          <w:color w:val="auto"/>
          <w:sz w:val="22"/>
          <w:szCs w:val="22"/>
        </w:rPr>
        <w:t>)</w:t>
      </w:r>
      <w:r w:rsidRPr="00B3445F">
        <w:rPr>
          <w:color w:val="auto"/>
          <w:sz w:val="22"/>
          <w:szCs w:val="22"/>
        </w:rPr>
        <w:t>. Variance peaks at intermediate values of hydrological disturbance, as described by the PC1 axis.</w:t>
      </w:r>
      <w:r w:rsidR="00C016AD" w:rsidRPr="00B3445F">
        <w:rPr>
          <w:color w:val="auto"/>
          <w:sz w:val="22"/>
          <w:szCs w:val="22"/>
        </w:rPr>
        <w:t xml:space="preserve"> Shaded areas depict the 95% confidence interval around the regression model.</w:t>
      </w:r>
    </w:p>
    <w:bookmarkEnd w:id="0"/>
    <w:p w:rsidR="005E2B5D" w:rsidRPr="00B3445F" w:rsidRDefault="005E2B5D" w:rsidP="005E2B5D"/>
    <w:sectPr w:rsidR="005E2B5D" w:rsidRPr="00B3445F" w:rsidSect="007541D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6AF9" w:rsidRDefault="00A66AF9" w:rsidP="000233B7">
      <w:pPr>
        <w:spacing w:after="0" w:line="240" w:lineRule="auto"/>
      </w:pPr>
      <w:r>
        <w:separator/>
      </w:r>
    </w:p>
  </w:endnote>
  <w:endnote w:type="continuationSeparator" w:id="0">
    <w:p w:rsidR="00A66AF9" w:rsidRDefault="00A66AF9" w:rsidP="000233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6AF9" w:rsidRDefault="00A66AF9" w:rsidP="000233B7">
      <w:pPr>
        <w:spacing w:after="0" w:line="240" w:lineRule="auto"/>
      </w:pPr>
      <w:r>
        <w:separator/>
      </w:r>
    </w:p>
  </w:footnote>
  <w:footnote w:type="continuationSeparator" w:id="0">
    <w:p w:rsidR="00A66AF9" w:rsidRDefault="00A66AF9" w:rsidP="000233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5E301975"/>
    <w:multiLevelType w:val="hybridMultilevel"/>
    <w:tmpl w:val="CEEA9A30"/>
    <w:lvl w:ilvl="0" w:tplc="C59C86AA">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5E3B3E04"/>
    <w:multiLevelType w:val="hybridMultilevel"/>
    <w:tmpl w:val="A712E74E"/>
    <w:lvl w:ilvl="0" w:tplc="A3C66DE0">
      <w:start w:val="4"/>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6B0439F6"/>
    <w:multiLevelType w:val="hybridMultilevel"/>
    <w:tmpl w:val="9CC23B60"/>
    <w:lvl w:ilvl="0" w:tplc="19A65FA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4E6"/>
    <w:rsid w:val="000041B0"/>
    <w:rsid w:val="00012647"/>
    <w:rsid w:val="00014764"/>
    <w:rsid w:val="000233B7"/>
    <w:rsid w:val="00023494"/>
    <w:rsid w:val="00031D41"/>
    <w:rsid w:val="000323D4"/>
    <w:rsid w:val="00032C56"/>
    <w:rsid w:val="000370AB"/>
    <w:rsid w:val="00050B15"/>
    <w:rsid w:val="00056B96"/>
    <w:rsid w:val="00060191"/>
    <w:rsid w:val="000710DE"/>
    <w:rsid w:val="00077937"/>
    <w:rsid w:val="000847A5"/>
    <w:rsid w:val="0008527E"/>
    <w:rsid w:val="000949E7"/>
    <w:rsid w:val="000961C3"/>
    <w:rsid w:val="00096684"/>
    <w:rsid w:val="000B0D71"/>
    <w:rsid w:val="000B2C08"/>
    <w:rsid w:val="000B3D58"/>
    <w:rsid w:val="000C42C5"/>
    <w:rsid w:val="000D107E"/>
    <w:rsid w:val="000D15AC"/>
    <w:rsid w:val="000D2D6C"/>
    <w:rsid w:val="000D75D2"/>
    <w:rsid w:val="000E11B0"/>
    <w:rsid w:val="000E5D9A"/>
    <w:rsid w:val="000E625F"/>
    <w:rsid w:val="000F2CFB"/>
    <w:rsid w:val="00103743"/>
    <w:rsid w:val="001049B7"/>
    <w:rsid w:val="00106D7B"/>
    <w:rsid w:val="001133BD"/>
    <w:rsid w:val="00116177"/>
    <w:rsid w:val="00117A30"/>
    <w:rsid w:val="00133AB6"/>
    <w:rsid w:val="00134268"/>
    <w:rsid w:val="00135469"/>
    <w:rsid w:val="00140E80"/>
    <w:rsid w:val="00144006"/>
    <w:rsid w:val="0014687C"/>
    <w:rsid w:val="00154039"/>
    <w:rsid w:val="00156BD3"/>
    <w:rsid w:val="001808AE"/>
    <w:rsid w:val="00180A63"/>
    <w:rsid w:val="00191C58"/>
    <w:rsid w:val="001924FA"/>
    <w:rsid w:val="0019387A"/>
    <w:rsid w:val="00195B03"/>
    <w:rsid w:val="00195FA8"/>
    <w:rsid w:val="001A0DBD"/>
    <w:rsid w:val="001C1040"/>
    <w:rsid w:val="001C3076"/>
    <w:rsid w:val="001C41F1"/>
    <w:rsid w:val="001C4B20"/>
    <w:rsid w:val="001D57C9"/>
    <w:rsid w:val="001E31C9"/>
    <w:rsid w:val="001E3EF0"/>
    <w:rsid w:val="001E676B"/>
    <w:rsid w:val="001E7DA6"/>
    <w:rsid w:val="001F68B4"/>
    <w:rsid w:val="00210548"/>
    <w:rsid w:val="00214705"/>
    <w:rsid w:val="0023013E"/>
    <w:rsid w:val="00231B44"/>
    <w:rsid w:val="00245B8C"/>
    <w:rsid w:val="002464BA"/>
    <w:rsid w:val="00260C3B"/>
    <w:rsid w:val="002648FA"/>
    <w:rsid w:val="00267949"/>
    <w:rsid w:val="00271470"/>
    <w:rsid w:val="00276818"/>
    <w:rsid w:val="00281077"/>
    <w:rsid w:val="002852FA"/>
    <w:rsid w:val="0028663B"/>
    <w:rsid w:val="00286C27"/>
    <w:rsid w:val="00290091"/>
    <w:rsid w:val="002938CA"/>
    <w:rsid w:val="00295BE8"/>
    <w:rsid w:val="00295EF9"/>
    <w:rsid w:val="002A0E4A"/>
    <w:rsid w:val="002A707D"/>
    <w:rsid w:val="002A7B15"/>
    <w:rsid w:val="002B0574"/>
    <w:rsid w:val="002B196A"/>
    <w:rsid w:val="002C7965"/>
    <w:rsid w:val="002D079F"/>
    <w:rsid w:val="002D21E0"/>
    <w:rsid w:val="002D442F"/>
    <w:rsid w:val="002D4962"/>
    <w:rsid w:val="002D73A2"/>
    <w:rsid w:val="002E43DE"/>
    <w:rsid w:val="002E57A8"/>
    <w:rsid w:val="002E5F66"/>
    <w:rsid w:val="002F410D"/>
    <w:rsid w:val="00300C00"/>
    <w:rsid w:val="00310904"/>
    <w:rsid w:val="00311F05"/>
    <w:rsid w:val="00314718"/>
    <w:rsid w:val="0031532B"/>
    <w:rsid w:val="00320849"/>
    <w:rsid w:val="003208F2"/>
    <w:rsid w:val="00323DF6"/>
    <w:rsid w:val="00330172"/>
    <w:rsid w:val="00335320"/>
    <w:rsid w:val="003448A5"/>
    <w:rsid w:val="00356EAB"/>
    <w:rsid w:val="003579D9"/>
    <w:rsid w:val="00360B12"/>
    <w:rsid w:val="003721C9"/>
    <w:rsid w:val="0037340A"/>
    <w:rsid w:val="00377453"/>
    <w:rsid w:val="00377604"/>
    <w:rsid w:val="00385A14"/>
    <w:rsid w:val="00386DEB"/>
    <w:rsid w:val="003A2F5E"/>
    <w:rsid w:val="003A6941"/>
    <w:rsid w:val="003B4F37"/>
    <w:rsid w:val="003C33D0"/>
    <w:rsid w:val="003C55F4"/>
    <w:rsid w:val="003C657A"/>
    <w:rsid w:val="003D0210"/>
    <w:rsid w:val="003E4268"/>
    <w:rsid w:val="003E530C"/>
    <w:rsid w:val="003E70E8"/>
    <w:rsid w:val="003F4675"/>
    <w:rsid w:val="003F4885"/>
    <w:rsid w:val="004020C2"/>
    <w:rsid w:val="00414FC8"/>
    <w:rsid w:val="00417C34"/>
    <w:rsid w:val="00423B8A"/>
    <w:rsid w:val="004247CF"/>
    <w:rsid w:val="004278C7"/>
    <w:rsid w:val="00442E26"/>
    <w:rsid w:val="0044507E"/>
    <w:rsid w:val="00453CFC"/>
    <w:rsid w:val="00454F26"/>
    <w:rsid w:val="004645E7"/>
    <w:rsid w:val="004711BF"/>
    <w:rsid w:val="00472343"/>
    <w:rsid w:val="004745BB"/>
    <w:rsid w:val="00483144"/>
    <w:rsid w:val="00483AB9"/>
    <w:rsid w:val="0048754D"/>
    <w:rsid w:val="004923D7"/>
    <w:rsid w:val="004C07A1"/>
    <w:rsid w:val="004C1493"/>
    <w:rsid w:val="004C5FD1"/>
    <w:rsid w:val="004C7DD8"/>
    <w:rsid w:val="004D0FC3"/>
    <w:rsid w:val="004D2360"/>
    <w:rsid w:val="004E1E20"/>
    <w:rsid w:val="004E48A0"/>
    <w:rsid w:val="004F7015"/>
    <w:rsid w:val="00503F3A"/>
    <w:rsid w:val="005104A1"/>
    <w:rsid w:val="005159DC"/>
    <w:rsid w:val="00515A6E"/>
    <w:rsid w:val="005213D9"/>
    <w:rsid w:val="00523B56"/>
    <w:rsid w:val="005358E9"/>
    <w:rsid w:val="00557A77"/>
    <w:rsid w:val="0056447F"/>
    <w:rsid w:val="00571811"/>
    <w:rsid w:val="005725E6"/>
    <w:rsid w:val="00572ABC"/>
    <w:rsid w:val="00573DC8"/>
    <w:rsid w:val="00576141"/>
    <w:rsid w:val="005779AB"/>
    <w:rsid w:val="005837AD"/>
    <w:rsid w:val="00592351"/>
    <w:rsid w:val="00594C6C"/>
    <w:rsid w:val="005966C4"/>
    <w:rsid w:val="00596EE6"/>
    <w:rsid w:val="005B0780"/>
    <w:rsid w:val="005B2D62"/>
    <w:rsid w:val="005B4881"/>
    <w:rsid w:val="005B4D6F"/>
    <w:rsid w:val="005B6128"/>
    <w:rsid w:val="005B7663"/>
    <w:rsid w:val="005B775F"/>
    <w:rsid w:val="005B7C8F"/>
    <w:rsid w:val="005B7CDD"/>
    <w:rsid w:val="005C00DF"/>
    <w:rsid w:val="005C4B55"/>
    <w:rsid w:val="005D0A6C"/>
    <w:rsid w:val="005D586C"/>
    <w:rsid w:val="005D5C1C"/>
    <w:rsid w:val="005E166E"/>
    <w:rsid w:val="005E2B5D"/>
    <w:rsid w:val="005E3EC2"/>
    <w:rsid w:val="005F4C88"/>
    <w:rsid w:val="00605EFB"/>
    <w:rsid w:val="00612294"/>
    <w:rsid w:val="0061672E"/>
    <w:rsid w:val="00617ABD"/>
    <w:rsid w:val="0062093C"/>
    <w:rsid w:val="00621641"/>
    <w:rsid w:val="006229DB"/>
    <w:rsid w:val="00624929"/>
    <w:rsid w:val="00625104"/>
    <w:rsid w:val="00625ED2"/>
    <w:rsid w:val="0063018B"/>
    <w:rsid w:val="0063022F"/>
    <w:rsid w:val="00630B93"/>
    <w:rsid w:val="00632EF6"/>
    <w:rsid w:val="00634B03"/>
    <w:rsid w:val="00636ECC"/>
    <w:rsid w:val="00636F75"/>
    <w:rsid w:val="00641A68"/>
    <w:rsid w:val="00650D8B"/>
    <w:rsid w:val="00660192"/>
    <w:rsid w:val="006602DD"/>
    <w:rsid w:val="00674163"/>
    <w:rsid w:val="0067461C"/>
    <w:rsid w:val="006817B9"/>
    <w:rsid w:val="00681A9E"/>
    <w:rsid w:val="006825FF"/>
    <w:rsid w:val="006841FE"/>
    <w:rsid w:val="00686747"/>
    <w:rsid w:val="00690109"/>
    <w:rsid w:val="0069430E"/>
    <w:rsid w:val="0069448B"/>
    <w:rsid w:val="006A000B"/>
    <w:rsid w:val="006A025A"/>
    <w:rsid w:val="006A0FB9"/>
    <w:rsid w:val="006B1A67"/>
    <w:rsid w:val="006B3539"/>
    <w:rsid w:val="006B4D0F"/>
    <w:rsid w:val="006B61E3"/>
    <w:rsid w:val="006B7DFF"/>
    <w:rsid w:val="006C1EC1"/>
    <w:rsid w:val="006C5031"/>
    <w:rsid w:val="006E073B"/>
    <w:rsid w:val="006E4BBF"/>
    <w:rsid w:val="006E5D88"/>
    <w:rsid w:val="006F0A7F"/>
    <w:rsid w:val="006F4B8F"/>
    <w:rsid w:val="006F5656"/>
    <w:rsid w:val="007018A5"/>
    <w:rsid w:val="00705B8D"/>
    <w:rsid w:val="007137EA"/>
    <w:rsid w:val="00715486"/>
    <w:rsid w:val="007166A1"/>
    <w:rsid w:val="00721615"/>
    <w:rsid w:val="00721E27"/>
    <w:rsid w:val="00723D9C"/>
    <w:rsid w:val="007309EB"/>
    <w:rsid w:val="00733033"/>
    <w:rsid w:val="00741825"/>
    <w:rsid w:val="00746462"/>
    <w:rsid w:val="007541D3"/>
    <w:rsid w:val="0075639B"/>
    <w:rsid w:val="00757612"/>
    <w:rsid w:val="0077458C"/>
    <w:rsid w:val="007760E7"/>
    <w:rsid w:val="007761F2"/>
    <w:rsid w:val="007845D8"/>
    <w:rsid w:val="00784D54"/>
    <w:rsid w:val="0079321B"/>
    <w:rsid w:val="00794F1F"/>
    <w:rsid w:val="007B085F"/>
    <w:rsid w:val="007B76D5"/>
    <w:rsid w:val="007B78C6"/>
    <w:rsid w:val="007C003B"/>
    <w:rsid w:val="007C7EC3"/>
    <w:rsid w:val="007D0053"/>
    <w:rsid w:val="007D0DB5"/>
    <w:rsid w:val="007D2789"/>
    <w:rsid w:val="007D7285"/>
    <w:rsid w:val="007E254E"/>
    <w:rsid w:val="007F4D38"/>
    <w:rsid w:val="007F5827"/>
    <w:rsid w:val="0080289F"/>
    <w:rsid w:val="00802D61"/>
    <w:rsid w:val="00810634"/>
    <w:rsid w:val="0081149D"/>
    <w:rsid w:val="00812349"/>
    <w:rsid w:val="00814B08"/>
    <w:rsid w:val="00814EC9"/>
    <w:rsid w:val="00817C1F"/>
    <w:rsid w:val="008216A2"/>
    <w:rsid w:val="00823D19"/>
    <w:rsid w:val="00832637"/>
    <w:rsid w:val="008332D3"/>
    <w:rsid w:val="00841AD0"/>
    <w:rsid w:val="00842036"/>
    <w:rsid w:val="008434DD"/>
    <w:rsid w:val="008473CB"/>
    <w:rsid w:val="00855EC5"/>
    <w:rsid w:val="0085737E"/>
    <w:rsid w:val="008663B8"/>
    <w:rsid w:val="00866AF0"/>
    <w:rsid w:val="00870061"/>
    <w:rsid w:val="00873269"/>
    <w:rsid w:val="00874284"/>
    <w:rsid w:val="00876C83"/>
    <w:rsid w:val="00885592"/>
    <w:rsid w:val="008947E2"/>
    <w:rsid w:val="008A2A3A"/>
    <w:rsid w:val="008A620A"/>
    <w:rsid w:val="008D56FD"/>
    <w:rsid w:val="008E156A"/>
    <w:rsid w:val="008F0C93"/>
    <w:rsid w:val="009002D5"/>
    <w:rsid w:val="00904E04"/>
    <w:rsid w:val="009112D1"/>
    <w:rsid w:val="00915E20"/>
    <w:rsid w:val="009165FE"/>
    <w:rsid w:val="00920682"/>
    <w:rsid w:val="00922128"/>
    <w:rsid w:val="009319A4"/>
    <w:rsid w:val="00934938"/>
    <w:rsid w:val="00935CB6"/>
    <w:rsid w:val="009422EA"/>
    <w:rsid w:val="00942E95"/>
    <w:rsid w:val="009447FC"/>
    <w:rsid w:val="00945BD3"/>
    <w:rsid w:val="00947919"/>
    <w:rsid w:val="009546E2"/>
    <w:rsid w:val="009600EA"/>
    <w:rsid w:val="00962773"/>
    <w:rsid w:val="00963FDF"/>
    <w:rsid w:val="00967E77"/>
    <w:rsid w:val="00970EE4"/>
    <w:rsid w:val="00971B18"/>
    <w:rsid w:val="0097209B"/>
    <w:rsid w:val="00980EC2"/>
    <w:rsid w:val="00981098"/>
    <w:rsid w:val="00991B05"/>
    <w:rsid w:val="009920EF"/>
    <w:rsid w:val="009961A5"/>
    <w:rsid w:val="009A1533"/>
    <w:rsid w:val="009A2957"/>
    <w:rsid w:val="009A388D"/>
    <w:rsid w:val="009A3C44"/>
    <w:rsid w:val="009A51AB"/>
    <w:rsid w:val="009B230D"/>
    <w:rsid w:val="009B46EC"/>
    <w:rsid w:val="009B58D9"/>
    <w:rsid w:val="009B6C65"/>
    <w:rsid w:val="009B7013"/>
    <w:rsid w:val="009C2AD8"/>
    <w:rsid w:val="009C560D"/>
    <w:rsid w:val="009D1956"/>
    <w:rsid w:val="009D2CA8"/>
    <w:rsid w:val="009D7666"/>
    <w:rsid w:val="009F539E"/>
    <w:rsid w:val="009F65BF"/>
    <w:rsid w:val="00A013EB"/>
    <w:rsid w:val="00A041EE"/>
    <w:rsid w:val="00A0762B"/>
    <w:rsid w:val="00A11873"/>
    <w:rsid w:val="00A22B81"/>
    <w:rsid w:val="00A26823"/>
    <w:rsid w:val="00A345AB"/>
    <w:rsid w:val="00A369A1"/>
    <w:rsid w:val="00A40192"/>
    <w:rsid w:val="00A45863"/>
    <w:rsid w:val="00A47330"/>
    <w:rsid w:val="00A53C28"/>
    <w:rsid w:val="00A60620"/>
    <w:rsid w:val="00A64CA4"/>
    <w:rsid w:val="00A66AF9"/>
    <w:rsid w:val="00A702E9"/>
    <w:rsid w:val="00A77737"/>
    <w:rsid w:val="00A81DDB"/>
    <w:rsid w:val="00A8337D"/>
    <w:rsid w:val="00A83501"/>
    <w:rsid w:val="00A860A4"/>
    <w:rsid w:val="00A873EC"/>
    <w:rsid w:val="00A87877"/>
    <w:rsid w:val="00A93E68"/>
    <w:rsid w:val="00A957CA"/>
    <w:rsid w:val="00AA0B4F"/>
    <w:rsid w:val="00AA106A"/>
    <w:rsid w:val="00AA1EC4"/>
    <w:rsid w:val="00AB1FB0"/>
    <w:rsid w:val="00AB73F9"/>
    <w:rsid w:val="00AC0958"/>
    <w:rsid w:val="00AC4611"/>
    <w:rsid w:val="00AC6F74"/>
    <w:rsid w:val="00AC7AF3"/>
    <w:rsid w:val="00AD5D90"/>
    <w:rsid w:val="00AD7C22"/>
    <w:rsid w:val="00AE0768"/>
    <w:rsid w:val="00AE6B7B"/>
    <w:rsid w:val="00AF1FDB"/>
    <w:rsid w:val="00AF3F1D"/>
    <w:rsid w:val="00AF7AB0"/>
    <w:rsid w:val="00AF7BC8"/>
    <w:rsid w:val="00B04DEC"/>
    <w:rsid w:val="00B064E3"/>
    <w:rsid w:val="00B07C90"/>
    <w:rsid w:val="00B118A6"/>
    <w:rsid w:val="00B13932"/>
    <w:rsid w:val="00B13C08"/>
    <w:rsid w:val="00B14DD8"/>
    <w:rsid w:val="00B21E76"/>
    <w:rsid w:val="00B249F9"/>
    <w:rsid w:val="00B3445F"/>
    <w:rsid w:val="00B3552B"/>
    <w:rsid w:val="00B5123B"/>
    <w:rsid w:val="00B51F2E"/>
    <w:rsid w:val="00B52E9B"/>
    <w:rsid w:val="00B542DB"/>
    <w:rsid w:val="00B549EB"/>
    <w:rsid w:val="00B55332"/>
    <w:rsid w:val="00B62127"/>
    <w:rsid w:val="00B634E6"/>
    <w:rsid w:val="00B63BD3"/>
    <w:rsid w:val="00B77E30"/>
    <w:rsid w:val="00B8401F"/>
    <w:rsid w:val="00BA6B1B"/>
    <w:rsid w:val="00BA6CE4"/>
    <w:rsid w:val="00BA7840"/>
    <w:rsid w:val="00BD2A3A"/>
    <w:rsid w:val="00BD6DEB"/>
    <w:rsid w:val="00BE0308"/>
    <w:rsid w:val="00BF0088"/>
    <w:rsid w:val="00BF23E2"/>
    <w:rsid w:val="00BF2EA0"/>
    <w:rsid w:val="00BF2ED3"/>
    <w:rsid w:val="00BF3D08"/>
    <w:rsid w:val="00C016AD"/>
    <w:rsid w:val="00C05A9D"/>
    <w:rsid w:val="00C11E44"/>
    <w:rsid w:val="00C11F82"/>
    <w:rsid w:val="00C13E06"/>
    <w:rsid w:val="00C15560"/>
    <w:rsid w:val="00C16913"/>
    <w:rsid w:val="00C175AC"/>
    <w:rsid w:val="00C206D9"/>
    <w:rsid w:val="00C246BA"/>
    <w:rsid w:val="00C26FDD"/>
    <w:rsid w:val="00C271CC"/>
    <w:rsid w:val="00C27C76"/>
    <w:rsid w:val="00C30594"/>
    <w:rsid w:val="00C3096E"/>
    <w:rsid w:val="00C33DA1"/>
    <w:rsid w:val="00C36BD4"/>
    <w:rsid w:val="00C432C4"/>
    <w:rsid w:val="00C43D58"/>
    <w:rsid w:val="00C450FD"/>
    <w:rsid w:val="00C467C9"/>
    <w:rsid w:val="00C50E84"/>
    <w:rsid w:val="00C54547"/>
    <w:rsid w:val="00C57EAF"/>
    <w:rsid w:val="00C73D47"/>
    <w:rsid w:val="00C777E3"/>
    <w:rsid w:val="00C8137F"/>
    <w:rsid w:val="00C81609"/>
    <w:rsid w:val="00C83CE4"/>
    <w:rsid w:val="00C8451C"/>
    <w:rsid w:val="00C87975"/>
    <w:rsid w:val="00C91249"/>
    <w:rsid w:val="00C93077"/>
    <w:rsid w:val="00C95F5A"/>
    <w:rsid w:val="00CA1463"/>
    <w:rsid w:val="00CC1427"/>
    <w:rsid w:val="00CC24F8"/>
    <w:rsid w:val="00CD07B2"/>
    <w:rsid w:val="00CD2D48"/>
    <w:rsid w:val="00CD354D"/>
    <w:rsid w:val="00CD7242"/>
    <w:rsid w:val="00CE02BA"/>
    <w:rsid w:val="00CE3D4B"/>
    <w:rsid w:val="00D021E0"/>
    <w:rsid w:val="00D0402B"/>
    <w:rsid w:val="00D07ED9"/>
    <w:rsid w:val="00D10E82"/>
    <w:rsid w:val="00D12D46"/>
    <w:rsid w:val="00D246E6"/>
    <w:rsid w:val="00D25220"/>
    <w:rsid w:val="00D25848"/>
    <w:rsid w:val="00D310D7"/>
    <w:rsid w:val="00D31902"/>
    <w:rsid w:val="00D348CA"/>
    <w:rsid w:val="00D35B44"/>
    <w:rsid w:val="00D43366"/>
    <w:rsid w:val="00D46B2A"/>
    <w:rsid w:val="00D54348"/>
    <w:rsid w:val="00D557F6"/>
    <w:rsid w:val="00D56AF2"/>
    <w:rsid w:val="00D62BDA"/>
    <w:rsid w:val="00D657D8"/>
    <w:rsid w:val="00D65D5A"/>
    <w:rsid w:val="00D66410"/>
    <w:rsid w:val="00D666AE"/>
    <w:rsid w:val="00D67CE1"/>
    <w:rsid w:val="00D90181"/>
    <w:rsid w:val="00DA06A3"/>
    <w:rsid w:val="00DB0849"/>
    <w:rsid w:val="00DB0F90"/>
    <w:rsid w:val="00DB30C6"/>
    <w:rsid w:val="00DB3F5D"/>
    <w:rsid w:val="00DC2070"/>
    <w:rsid w:val="00DC22EB"/>
    <w:rsid w:val="00DC351E"/>
    <w:rsid w:val="00DC4E22"/>
    <w:rsid w:val="00DD6479"/>
    <w:rsid w:val="00DE3338"/>
    <w:rsid w:val="00DE705F"/>
    <w:rsid w:val="00DE7C76"/>
    <w:rsid w:val="00E02AD8"/>
    <w:rsid w:val="00E16840"/>
    <w:rsid w:val="00E17892"/>
    <w:rsid w:val="00E223A7"/>
    <w:rsid w:val="00E23B57"/>
    <w:rsid w:val="00E2757B"/>
    <w:rsid w:val="00E27881"/>
    <w:rsid w:val="00E32499"/>
    <w:rsid w:val="00E36995"/>
    <w:rsid w:val="00E437BF"/>
    <w:rsid w:val="00E50BAA"/>
    <w:rsid w:val="00E64693"/>
    <w:rsid w:val="00E665A9"/>
    <w:rsid w:val="00E72945"/>
    <w:rsid w:val="00E73B6F"/>
    <w:rsid w:val="00E76DF9"/>
    <w:rsid w:val="00E773FF"/>
    <w:rsid w:val="00E81EF7"/>
    <w:rsid w:val="00E85869"/>
    <w:rsid w:val="00EA700F"/>
    <w:rsid w:val="00EA77F1"/>
    <w:rsid w:val="00EB75EE"/>
    <w:rsid w:val="00EC10CF"/>
    <w:rsid w:val="00EC270B"/>
    <w:rsid w:val="00ED02F3"/>
    <w:rsid w:val="00ED07DD"/>
    <w:rsid w:val="00ED2062"/>
    <w:rsid w:val="00ED2A37"/>
    <w:rsid w:val="00ED4BEC"/>
    <w:rsid w:val="00ED54F8"/>
    <w:rsid w:val="00EE125C"/>
    <w:rsid w:val="00EF1F9C"/>
    <w:rsid w:val="00EF2290"/>
    <w:rsid w:val="00EF3710"/>
    <w:rsid w:val="00EF4746"/>
    <w:rsid w:val="00EF54F7"/>
    <w:rsid w:val="00EF6902"/>
    <w:rsid w:val="00F1096D"/>
    <w:rsid w:val="00F25E59"/>
    <w:rsid w:val="00F26022"/>
    <w:rsid w:val="00F26A9F"/>
    <w:rsid w:val="00F30E2A"/>
    <w:rsid w:val="00F31C9B"/>
    <w:rsid w:val="00F35CDC"/>
    <w:rsid w:val="00F40ED3"/>
    <w:rsid w:val="00F42B80"/>
    <w:rsid w:val="00F52A3D"/>
    <w:rsid w:val="00F54B7A"/>
    <w:rsid w:val="00F56C76"/>
    <w:rsid w:val="00F639A7"/>
    <w:rsid w:val="00F63CA4"/>
    <w:rsid w:val="00F76435"/>
    <w:rsid w:val="00F772D0"/>
    <w:rsid w:val="00F774E0"/>
    <w:rsid w:val="00F83452"/>
    <w:rsid w:val="00F879B2"/>
    <w:rsid w:val="00F92963"/>
    <w:rsid w:val="00F96EF2"/>
    <w:rsid w:val="00FA08C9"/>
    <w:rsid w:val="00FA17E4"/>
    <w:rsid w:val="00FA2416"/>
    <w:rsid w:val="00FA4A6C"/>
    <w:rsid w:val="00FB0056"/>
    <w:rsid w:val="00FB07E4"/>
    <w:rsid w:val="00FB0A4F"/>
    <w:rsid w:val="00FB262A"/>
    <w:rsid w:val="00FC0DFA"/>
    <w:rsid w:val="00FC1DD5"/>
    <w:rsid w:val="00FC2BA9"/>
    <w:rsid w:val="00FC496C"/>
    <w:rsid w:val="00FD150C"/>
    <w:rsid w:val="00FD175F"/>
    <w:rsid w:val="00FD6EDE"/>
    <w:rsid w:val="00FE2A7C"/>
    <w:rsid w:val="00FF0985"/>
    <w:rsid w:val="00FF2AEE"/>
    <w:rsid w:val="00FF3274"/>
    <w:rsid w:val="00FF6655"/>
    <w:rsid w:val="00FF7AF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872FDAD5-A2F1-409A-8FE9-48025DEE1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 w:type="character" w:styleId="Emphasis">
    <w:name w:val="Emphasis"/>
    <w:basedOn w:val="DefaultParagraphFont"/>
    <w:uiPriority w:val="20"/>
    <w:qFormat/>
    <w:rsid w:val="00EC10CF"/>
    <w:rPr>
      <w:i/>
      <w:iCs/>
    </w:rPr>
  </w:style>
  <w:style w:type="character" w:customStyle="1" w:styleId="apple-converted-space">
    <w:name w:val="apple-converted-space"/>
    <w:basedOn w:val="DefaultParagraphFont"/>
    <w:rsid w:val="007D0DB5"/>
  </w:style>
  <w:style w:type="paragraph" w:styleId="Header">
    <w:name w:val="header"/>
    <w:basedOn w:val="Normal"/>
    <w:link w:val="HeaderChar"/>
    <w:uiPriority w:val="99"/>
    <w:unhideWhenUsed/>
    <w:rsid w:val="000233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3B7"/>
  </w:style>
  <w:style w:type="paragraph" w:styleId="Footer">
    <w:name w:val="footer"/>
    <w:basedOn w:val="Normal"/>
    <w:link w:val="FooterChar"/>
    <w:uiPriority w:val="99"/>
    <w:unhideWhenUsed/>
    <w:rsid w:val="000233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3B7"/>
  </w:style>
  <w:style w:type="paragraph" w:styleId="HTMLPreformatted">
    <w:name w:val="HTML Preformatted"/>
    <w:basedOn w:val="Normal"/>
    <w:link w:val="HTMLPreformattedChar"/>
    <w:uiPriority w:val="99"/>
    <w:semiHidden/>
    <w:unhideWhenUsed/>
    <w:rsid w:val="00573DC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73DC8"/>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26552">
      <w:bodyDiv w:val="1"/>
      <w:marLeft w:val="0"/>
      <w:marRight w:val="0"/>
      <w:marTop w:val="0"/>
      <w:marBottom w:val="0"/>
      <w:divBdr>
        <w:top w:val="none" w:sz="0" w:space="0" w:color="auto"/>
        <w:left w:val="none" w:sz="0" w:space="0" w:color="auto"/>
        <w:bottom w:val="none" w:sz="0" w:space="0" w:color="auto"/>
        <w:right w:val="none" w:sz="0" w:space="0" w:color="auto"/>
      </w:divBdr>
    </w:div>
    <w:div w:id="456921568">
      <w:bodyDiv w:val="1"/>
      <w:marLeft w:val="0"/>
      <w:marRight w:val="0"/>
      <w:marTop w:val="0"/>
      <w:marBottom w:val="0"/>
      <w:divBdr>
        <w:top w:val="none" w:sz="0" w:space="0" w:color="auto"/>
        <w:left w:val="none" w:sz="0" w:space="0" w:color="auto"/>
        <w:bottom w:val="none" w:sz="0" w:space="0" w:color="auto"/>
        <w:right w:val="none" w:sz="0" w:space="0" w:color="auto"/>
      </w:divBdr>
    </w:div>
    <w:div w:id="488640077">
      <w:bodyDiv w:val="1"/>
      <w:marLeft w:val="0"/>
      <w:marRight w:val="0"/>
      <w:marTop w:val="0"/>
      <w:marBottom w:val="0"/>
      <w:divBdr>
        <w:top w:val="none" w:sz="0" w:space="0" w:color="auto"/>
        <w:left w:val="none" w:sz="0" w:space="0" w:color="auto"/>
        <w:bottom w:val="none" w:sz="0" w:space="0" w:color="auto"/>
        <w:right w:val="none" w:sz="0" w:space="0" w:color="auto"/>
      </w:divBdr>
    </w:div>
    <w:div w:id="500198503">
      <w:bodyDiv w:val="1"/>
      <w:marLeft w:val="0"/>
      <w:marRight w:val="0"/>
      <w:marTop w:val="0"/>
      <w:marBottom w:val="0"/>
      <w:divBdr>
        <w:top w:val="none" w:sz="0" w:space="0" w:color="auto"/>
        <w:left w:val="none" w:sz="0" w:space="0" w:color="auto"/>
        <w:bottom w:val="none" w:sz="0" w:space="0" w:color="auto"/>
        <w:right w:val="none" w:sz="0" w:space="0" w:color="auto"/>
      </w:divBdr>
    </w:div>
    <w:div w:id="715355948">
      <w:bodyDiv w:val="1"/>
      <w:marLeft w:val="0"/>
      <w:marRight w:val="0"/>
      <w:marTop w:val="0"/>
      <w:marBottom w:val="0"/>
      <w:divBdr>
        <w:top w:val="none" w:sz="0" w:space="0" w:color="auto"/>
        <w:left w:val="none" w:sz="0" w:space="0" w:color="auto"/>
        <w:bottom w:val="none" w:sz="0" w:space="0" w:color="auto"/>
        <w:right w:val="none" w:sz="0" w:space="0" w:color="auto"/>
      </w:divBdr>
    </w:div>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163084222">
      <w:bodyDiv w:val="1"/>
      <w:marLeft w:val="0"/>
      <w:marRight w:val="0"/>
      <w:marTop w:val="0"/>
      <w:marBottom w:val="0"/>
      <w:divBdr>
        <w:top w:val="none" w:sz="0" w:space="0" w:color="auto"/>
        <w:left w:val="none" w:sz="0" w:space="0" w:color="auto"/>
        <w:bottom w:val="none" w:sz="0" w:space="0" w:color="auto"/>
        <w:right w:val="none" w:sz="0" w:space="0" w:color="auto"/>
      </w:divBdr>
    </w:div>
    <w:div w:id="1187478630">
      <w:bodyDiv w:val="1"/>
      <w:marLeft w:val="0"/>
      <w:marRight w:val="0"/>
      <w:marTop w:val="0"/>
      <w:marBottom w:val="0"/>
      <w:divBdr>
        <w:top w:val="none" w:sz="0" w:space="0" w:color="auto"/>
        <w:left w:val="none" w:sz="0" w:space="0" w:color="auto"/>
        <w:bottom w:val="none" w:sz="0" w:space="0" w:color="auto"/>
        <w:right w:val="none" w:sz="0" w:space="0" w:color="auto"/>
      </w:divBdr>
    </w:div>
    <w:div w:id="1251692630">
      <w:bodyDiv w:val="1"/>
      <w:marLeft w:val="0"/>
      <w:marRight w:val="0"/>
      <w:marTop w:val="0"/>
      <w:marBottom w:val="0"/>
      <w:divBdr>
        <w:top w:val="none" w:sz="0" w:space="0" w:color="auto"/>
        <w:left w:val="none" w:sz="0" w:space="0" w:color="auto"/>
        <w:bottom w:val="none" w:sz="0" w:space="0" w:color="auto"/>
        <w:right w:val="none" w:sz="0" w:space="0" w:color="auto"/>
      </w:divBdr>
    </w:div>
    <w:div w:id="1299917003">
      <w:bodyDiv w:val="1"/>
      <w:marLeft w:val="0"/>
      <w:marRight w:val="0"/>
      <w:marTop w:val="0"/>
      <w:marBottom w:val="0"/>
      <w:divBdr>
        <w:top w:val="none" w:sz="0" w:space="0" w:color="auto"/>
        <w:left w:val="none" w:sz="0" w:space="0" w:color="auto"/>
        <w:bottom w:val="none" w:sz="0" w:space="0" w:color="auto"/>
        <w:right w:val="none" w:sz="0" w:space="0" w:color="auto"/>
      </w:divBdr>
    </w:div>
    <w:div w:id="1444304049">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sChild>
                                                                                                                                                                                                                                                                                <w:div w:id="1352031761">
                                                                                                                                                                                                                                                                                  <w:marLeft w:val="0"/>
                                                                                                                                                                                                                                                                                  <w:marRight w:val="0"/>
                                                                                                                                                                                                                                                                                  <w:marTop w:val="0"/>
                                                                                                                                                                                                                                                                                  <w:marBottom w:val="0"/>
                                                                                                                                                                                                                                                                                  <w:divBdr>
                                                                                                                                                                                                                                                                                    <w:top w:val="none" w:sz="0" w:space="0" w:color="auto"/>
                                                                                                                                                                                                                                                                                    <w:left w:val="none" w:sz="0" w:space="0" w:color="auto"/>
                                                                                                                                                                                                                                                                                    <w:bottom w:val="none" w:sz="0" w:space="0" w:color="auto"/>
                                                                                                                                                                                                                                                                                    <w:right w:val="none" w:sz="0" w:space="0" w:color="auto"/>
                                                                                                                                                                                                                                                                                  </w:divBdr>
                                                                                                                                                                                                                                                                                  <w:divsChild>
                                                                                                                                                                                                                                                                                    <w:div w:id="1487820858">
                                                                                                                                                                                                                                                                                      <w:marLeft w:val="0"/>
                                                                                                                                                                                                                                                                                      <w:marRight w:val="0"/>
                                                                                                                                                                                                                                                                                      <w:marTop w:val="0"/>
                                                                                                                                                                                                                                                                                      <w:marBottom w:val="0"/>
                                                                                                                                                                                                                                                                                      <w:divBdr>
                                                                                                                                                                                                                                                                                        <w:top w:val="none" w:sz="0" w:space="0" w:color="auto"/>
                                                                                                                                                                                                                                                                                        <w:left w:val="none" w:sz="0" w:space="0" w:color="auto"/>
                                                                                                                                                                                                                                                                                        <w:bottom w:val="none" w:sz="0" w:space="0" w:color="auto"/>
                                                                                                                                                                                                                                                                                        <w:right w:val="none" w:sz="0" w:space="0" w:color="auto"/>
                                                                                                                                                                                                                                                                                      </w:divBdr>
                                                                                                                                                                                                                                                                                      <w:divsChild>
                                                                                                                                                                                                                                                                                        <w:div w:id="486871223">
                                                                                                                                                                                                                                                                                          <w:marLeft w:val="0"/>
                                                                                                                                                                                                                                                                                          <w:marRight w:val="0"/>
                                                                                                                                                                                                                                                                                          <w:marTop w:val="0"/>
                                                                                                                                                                                                                                                                                          <w:marBottom w:val="0"/>
                                                                                                                                                                                                                                                                                          <w:divBdr>
                                                                                                                                                                                                                                                                                            <w:top w:val="none" w:sz="0" w:space="0" w:color="auto"/>
                                                                                                                                                                                                                                                                                            <w:left w:val="none" w:sz="0" w:space="0" w:color="auto"/>
                                                                                                                                                                                                                                                                                            <w:bottom w:val="none" w:sz="0" w:space="0" w:color="auto"/>
                                                                                                                                                                                                                                                                                            <w:right w:val="none" w:sz="0" w:space="0" w:color="auto"/>
                                                                                                                                                                                                                                                                                          </w:divBdr>
                                                                                                                                                                                                                                                                                          <w:divsChild>
                                                                                                                                                                                                                                                                                            <w:div w:id="1687903432">
                                                                                                                                                                                                                                                                                              <w:marLeft w:val="0"/>
                                                                                                                                                                                                                                                                                              <w:marRight w:val="0"/>
                                                                                                                                                                                                                                                                                              <w:marTop w:val="0"/>
                                                                                                                                                                                                                                                                                              <w:marBottom w:val="0"/>
                                                                                                                                                                                                                                                                                              <w:divBdr>
                                                                                                                                                                                                                                                                                                <w:top w:val="none" w:sz="0" w:space="0" w:color="auto"/>
                                                                                                                                                                                                                                                                                                <w:left w:val="none" w:sz="0" w:space="0" w:color="auto"/>
                                                                                                                                                                                                                                                                                                <w:bottom w:val="none" w:sz="0" w:space="0" w:color="auto"/>
                                                                                                                                                                                                                                                                                                <w:right w:val="none" w:sz="0" w:space="0" w:color="auto"/>
                                                                                                                                                                                                                                                                                              </w:divBdr>
                                                                                                                                                                                                                                                                                              <w:divsChild>
                                                                                                                                                                                                                                                                                                <w:div w:id="338702370">
                                                                                                                                                                                                                                                                                                  <w:marLeft w:val="0"/>
                                                                                                                                                                                                                                                                                                  <w:marRight w:val="0"/>
                                                                                                                                                                                                                                                                                                  <w:marTop w:val="0"/>
                                                                                                                                                                                                                                                                                                  <w:marBottom w:val="0"/>
                                                                                                                                                                                                                                                                                                  <w:divBdr>
                                                                                                                                                                                                                                                                                                    <w:top w:val="none" w:sz="0" w:space="0" w:color="auto"/>
                                                                                                                                                                                                                                                                                                    <w:left w:val="none" w:sz="0" w:space="0" w:color="auto"/>
                                                                                                                                                                                                                                                                                                    <w:bottom w:val="none" w:sz="0" w:space="0" w:color="auto"/>
                                                                                                                                                                                                                                                                                                    <w:right w:val="none" w:sz="0" w:space="0" w:color="auto"/>
                                                                                                                                                                                                                                                                                                  </w:divBdr>
                                                                                                                                                                                                                                                                                                  <w:divsChild>
                                                                                                                                                                                                                                                                                                    <w:div w:id="310521135">
                                                                                                                                                                                                                                                                                                      <w:marLeft w:val="0"/>
                                                                                                                                                                                                                                                                                                      <w:marRight w:val="0"/>
                                                                                                                                                                                                                                                                                                      <w:marTop w:val="0"/>
                                                                                                                                                                                                                                                                                                      <w:marBottom w:val="0"/>
                                                                                                                                                                                                                                                                                                      <w:divBdr>
                                                                                                                                                                                                                                                                                                        <w:top w:val="none" w:sz="0" w:space="0" w:color="auto"/>
                                                                                                                                                                                                                                                                                                        <w:left w:val="none" w:sz="0" w:space="0" w:color="auto"/>
                                                                                                                                                                                                                                                                                                        <w:bottom w:val="none" w:sz="0" w:space="0" w:color="auto"/>
                                                                                                                                                                                                                                                                                                        <w:right w:val="none" w:sz="0" w:space="0" w:color="auto"/>
                                                                                                                                                                                                                                                                                                      </w:divBdr>
                                                                                                                                                                                                                                                                                                      <w:divsChild>
                                                                                                                                                                                                                                                                                                        <w:div w:id="450101297">
                                                                                                                                                                                                                                                                                                          <w:marLeft w:val="0"/>
                                                                                                                                                                                                                                                                                                          <w:marRight w:val="0"/>
                                                                                                                                                                                                                                                                                                          <w:marTop w:val="0"/>
                                                                                                                                                                                                                                                                                                          <w:marBottom w:val="0"/>
                                                                                                                                                                                                                                                                                                          <w:divBdr>
                                                                                                                                                                                                                                                                                                            <w:top w:val="none" w:sz="0" w:space="0" w:color="auto"/>
                                                                                                                                                                                                                                                                                                            <w:left w:val="none" w:sz="0" w:space="0" w:color="auto"/>
                                                                                                                                                                                                                                                                                                            <w:bottom w:val="none" w:sz="0" w:space="0" w:color="auto"/>
                                                                                                                                                                                                                                                                                                            <w:right w:val="none" w:sz="0" w:space="0" w:color="auto"/>
                                                                                                                                                                                                                                                                                                          </w:divBdr>
                                                                                                                                                                                                                                                                                                          <w:divsChild>
                                                                                                                                                                                                                                                                                                            <w:div w:id="1200627333">
                                                                                                                                                                                                                                                                                                              <w:marLeft w:val="0"/>
                                                                                                                                                                                                                                                                                                              <w:marRight w:val="0"/>
                                                                                                                                                                                                                                                                                                              <w:marTop w:val="0"/>
                                                                                                                                                                                                                                                                                                              <w:marBottom w:val="0"/>
                                                                                                                                                                                                                                                                                                              <w:divBdr>
                                                                                                                                                                                                                                                                                                                <w:top w:val="none" w:sz="0" w:space="0" w:color="auto"/>
                                                                                                                                                                                                                                                                                                                <w:left w:val="none" w:sz="0" w:space="0" w:color="auto"/>
                                                                                                                                                                                                                                                                                                                <w:bottom w:val="none" w:sz="0" w:space="0" w:color="auto"/>
                                                                                                                                                                                                                                                                                                                <w:right w:val="none" w:sz="0" w:space="0" w:color="auto"/>
                                                                                                                                                                                                                                                                                                              </w:divBdr>
                                                                                                                                                                                                                                                                                                              <w:divsChild>
                                                                                                                                                                                                                                                                                                                <w:div w:id="1465613946">
                                                                                                                                                                                                                                                                                                                  <w:marLeft w:val="0"/>
                                                                                                                                                                                                                                                                                                                  <w:marRight w:val="0"/>
                                                                                                                                                                                                                                                                                                                  <w:marTop w:val="0"/>
                                                                                                                                                                                                                                                                                                                  <w:marBottom w:val="0"/>
                                                                                                                                                                                                                                                                                                                  <w:divBdr>
                                                                                                                                                                                                                                                                                                                    <w:top w:val="none" w:sz="0" w:space="0" w:color="auto"/>
                                                                                                                                                                                                                                                                                                                    <w:left w:val="none" w:sz="0" w:space="0" w:color="auto"/>
                                                                                                                                                                                                                                                                                                                    <w:bottom w:val="none" w:sz="0" w:space="0" w:color="auto"/>
                                                                                                                                                                                                                                                                                                                    <w:right w:val="none" w:sz="0" w:space="0" w:color="auto"/>
                                                                                                                                                                                                                                                                                                                  </w:divBdr>
                                                                                                                                                                                                                                                                                                                  <w:divsChild>
                                                                                                                                                                                                                                                                                                                    <w:div w:id="2131894719">
                                                                                                                                                                                                                                                                                                                      <w:marLeft w:val="0"/>
                                                                                                                                                                                                                                                                                                                      <w:marRight w:val="0"/>
                                                                                                                                                                                                                                                                                                                      <w:marTop w:val="0"/>
                                                                                                                                                                                                                                                                                                                      <w:marBottom w:val="0"/>
                                                                                                                                                                                                                                                                                                                      <w:divBdr>
                                                                                                                                                                                                                                                                                                                        <w:top w:val="none" w:sz="0" w:space="0" w:color="auto"/>
                                                                                                                                                                                                                                                                                                                        <w:left w:val="none" w:sz="0" w:space="0" w:color="auto"/>
                                                                                                                                                                                                                                                                                                                        <w:bottom w:val="none" w:sz="0" w:space="0" w:color="auto"/>
                                                                                                                                                                                                                                                                                                                        <w:right w:val="none" w:sz="0" w:space="0" w:color="auto"/>
                                                                                                                                                                                                                                                                                                                      </w:divBdr>
                                                                                                                                                                                                                                                                                                                      <w:divsChild>
                                                                                                                                                                                                                                                                                                                        <w:div w:id="152842873">
                                                                                                                                                                                                                                                                                                                          <w:marLeft w:val="0"/>
                                                                                                                                                                                                                                                                                                                          <w:marRight w:val="0"/>
                                                                                                                                                                                                                                                                                                                          <w:marTop w:val="0"/>
                                                                                                                                                                                                                                                                                                                          <w:marBottom w:val="0"/>
                                                                                                                                                                                                                                                                                                                          <w:divBdr>
                                                                                                                                                                                                                                                                                                                            <w:top w:val="none" w:sz="0" w:space="0" w:color="auto"/>
                                                                                                                                                                                                                                                                                                                            <w:left w:val="none" w:sz="0" w:space="0" w:color="auto"/>
                                                                                                                                                                                                                                                                                                                            <w:bottom w:val="none" w:sz="0" w:space="0" w:color="auto"/>
                                                                                                                                                                                                                                                                                                                            <w:right w:val="none" w:sz="0" w:space="0" w:color="auto"/>
                                                                                                                                                                                                                                                                                                                          </w:divBdr>
                                                                                                                                                                                                                                                                                                                          <w:divsChild>
                                                                                                                                                                                                                                                                                                                            <w:div w:id="582644925">
                                                                                                                                                                                                                                                                                                                              <w:marLeft w:val="0"/>
                                                                                                                                                                                                                                                                                                                              <w:marRight w:val="0"/>
                                                                                                                                                                                                                                                                                                                              <w:marTop w:val="0"/>
                                                                                                                                                                                                                                                                                                                              <w:marBottom w:val="0"/>
                                                                                                                                                                                                                                                                                                                              <w:divBdr>
                                                                                                                                                                                                                                                                                                                                <w:top w:val="none" w:sz="0" w:space="0" w:color="auto"/>
                                                                                                                                                                                                                                                                                                                                <w:left w:val="none" w:sz="0" w:space="0" w:color="auto"/>
                                                                                                                                                                                                                                                                                                                                <w:bottom w:val="none" w:sz="0" w:space="0" w:color="auto"/>
                                                                                                                                                                                                                                                                                                                                <w:right w:val="none" w:sz="0" w:space="0" w:color="auto"/>
                                                                                                                                                                                                                                                                                                                              </w:divBdr>
                                                                                                                                                                                                                                                                                                                              <w:divsChild>
                                                                                                                                                                                                                                                                                                                                <w:div w:id="171385258">
                                                                                                                                                                                                                                                                                                                                  <w:marLeft w:val="0"/>
                                                                                                                                                                                                                                                                                                                                  <w:marRight w:val="0"/>
                                                                                                                                                                                                                                                                                                                                  <w:marTop w:val="0"/>
                                                                                                                                                                                                                                                                                                                                  <w:marBottom w:val="0"/>
                                                                                                                                                                                                                                                                                                                                  <w:divBdr>
                                                                                                                                                                                                                                                                                                                                    <w:top w:val="none" w:sz="0" w:space="0" w:color="auto"/>
                                                                                                                                                                                                                                                                                                                                    <w:left w:val="none" w:sz="0" w:space="0" w:color="auto"/>
                                                                                                                                                                                                                                                                                                                                    <w:bottom w:val="none" w:sz="0" w:space="0" w:color="auto"/>
                                                                                                                                                                                                                                                                                                                                    <w:right w:val="none" w:sz="0" w:space="0" w:color="auto"/>
                                                                                                                                                                                                                                                                                                                                  </w:divBdr>
                                                                                                                                                                                                                                                                                                                                  <w:divsChild>
                                                                                                                                                                                                                                                                                                                                    <w:div w:id="1532567576">
                                                                                                                                                                                                                                                                                                                                      <w:marLeft w:val="0"/>
                                                                                                                                                                                                                                                                                                                                      <w:marRight w:val="0"/>
                                                                                                                                                                                                                                                                                                                                      <w:marTop w:val="0"/>
                                                                                                                                                                                                                                                                                                                                      <w:marBottom w:val="0"/>
                                                                                                                                                                                                                                                                                                                                      <w:divBdr>
                                                                                                                                                                                                                                                                                                                                        <w:top w:val="none" w:sz="0" w:space="0" w:color="auto"/>
                                                                                                                                                                                                                                                                                                                                        <w:left w:val="none" w:sz="0" w:space="0" w:color="auto"/>
                                                                                                                                                                                                                                                                                                                                        <w:bottom w:val="none" w:sz="0" w:space="0" w:color="auto"/>
                                                                                                                                                                                                                                                                                                                                        <w:right w:val="none" w:sz="0" w:space="0" w:color="auto"/>
                                                                                                                                                                                                                                                                                                                                      </w:divBdr>
                                                                                                                                                                                                                                                                                                                                      <w:divsChild>
                                                                                                                                                                                                                                                                                                                                        <w:div w:id="1490752226">
                                                                                                                                                                                                                                                                                                                                          <w:marLeft w:val="0"/>
                                                                                                                                                                                                                                                                                                                                          <w:marRight w:val="0"/>
                                                                                                                                                                                                                                                                                                                                          <w:marTop w:val="0"/>
                                                                                                                                                                                                                                                                                                                                          <w:marBottom w:val="0"/>
                                                                                                                                                                                                                                                                                                                                          <w:divBdr>
                                                                                                                                                                                                                                                                                                                                            <w:top w:val="none" w:sz="0" w:space="0" w:color="auto"/>
                                                                                                                                                                                                                                                                                                                                            <w:left w:val="none" w:sz="0" w:space="0" w:color="auto"/>
                                                                                                                                                                                                                                                                                                                                            <w:bottom w:val="none" w:sz="0" w:space="0" w:color="auto"/>
                                                                                                                                                                                                                                                                                                                                            <w:right w:val="none" w:sz="0" w:space="0" w:color="auto"/>
                                                                                                                                                                                                                                                                                                                                          </w:divBdr>
                                                                                                                                                                                                                                                                                                                                          <w:divsChild>
                                                                                                                                                                                                                                                                                                                                            <w:div w:id="1177428538">
                                                                                                                                                                                                                                                                                                                                              <w:marLeft w:val="0"/>
                                                                                                                                                                                                                                                                                                                                              <w:marRight w:val="0"/>
                                                                                                                                                                                                                                                                                                                                              <w:marTop w:val="0"/>
                                                                                                                                                                                                                                                                                                                                              <w:marBottom w:val="0"/>
                                                                                                                                                                                                                                                                                                                                              <w:divBdr>
                                                                                                                                                                                                                                                                                                                                                <w:top w:val="none" w:sz="0" w:space="0" w:color="auto"/>
                                                                                                                                                                                                                                                                                                                                                <w:left w:val="none" w:sz="0" w:space="0" w:color="auto"/>
                                                                                                                                                                                                                                                                                                                                                <w:bottom w:val="none" w:sz="0" w:space="0" w:color="auto"/>
                                                                                                                                                                                                                                                                                                                                                <w:right w:val="none" w:sz="0" w:space="0" w:color="auto"/>
                                                                                                                                                                                                                                                                                                                                              </w:divBdr>
                                                                                                                                                                                                                                                                                                                                              <w:divsChild>
                                                                                                                                                                                                                                                                                                                                                <w:div w:id="573861571">
                                                                                                                                                                                                                                                                                                                                                  <w:marLeft w:val="0"/>
                                                                                                                                                                                                                                                                                                                                                  <w:marRight w:val="0"/>
                                                                                                                                                                                                                                                                                                                                                  <w:marTop w:val="0"/>
                                                                                                                                                                                                                                                                                                                                                  <w:marBottom w:val="0"/>
                                                                                                                                                                                                                                                                                                                                                  <w:divBdr>
                                                                                                                                                                                                                                                                                                                                                    <w:top w:val="none" w:sz="0" w:space="0" w:color="auto"/>
                                                                                                                                                                                                                                                                                                                                                    <w:left w:val="none" w:sz="0" w:space="0" w:color="auto"/>
                                                                                                                                                                                                                                                                                                                                                    <w:bottom w:val="none" w:sz="0" w:space="0" w:color="auto"/>
                                                                                                                                                                                                                                                                                                                                                    <w:right w:val="none" w:sz="0" w:space="0" w:color="auto"/>
                                                                                                                                                                                                                                                                                                                                                  </w:divBdr>
                                                                                                                                                                                                                                                                                                                                                  <w:divsChild>
                                                                                                                                                                                                                                                                                                                                                    <w:div w:id="2115205920">
                                                                                                                                                                                                                                                                                                                                                      <w:marLeft w:val="0"/>
                                                                                                                                                                                                                                                                                                                                                      <w:marRight w:val="0"/>
                                                                                                                                                                                                                                                                                                                                                      <w:marTop w:val="0"/>
                                                                                                                                                                                                                                                                                                                                                      <w:marBottom w:val="0"/>
                                                                                                                                                                                                                                                                                                                                                      <w:divBdr>
                                                                                                                                                                                                                                                                                                                                                        <w:top w:val="none" w:sz="0" w:space="0" w:color="auto"/>
                                                                                                                                                                                                                                                                                                                                                        <w:left w:val="none" w:sz="0" w:space="0" w:color="auto"/>
                                                                                                                                                                                                                                                                                                                                                        <w:bottom w:val="none" w:sz="0" w:space="0" w:color="auto"/>
                                                                                                                                                                                                                                                                                                                                                        <w:right w:val="none" w:sz="0" w:space="0" w:color="auto"/>
                                                                                                                                                                                                                                                                                                                                                      </w:divBdr>
                                                                                                                                                                                                                                                                                                                                                      <w:divsChild>
                                                                                                                                                                                                                                                                                                                                                        <w:div w:id="1249657458">
                                                                                                                                                                                                                                                                                                                                                          <w:marLeft w:val="0"/>
                                                                                                                                                                                                                                                                                                                                                          <w:marRight w:val="0"/>
                                                                                                                                                                                                                                                                                                                                                          <w:marTop w:val="0"/>
                                                                                                                                                                                                                                                                                                                                                          <w:marBottom w:val="0"/>
                                                                                                                                                                                                                                                                                                                                                          <w:divBdr>
                                                                                                                                                                                                                                                                                                                                                            <w:top w:val="none" w:sz="0" w:space="0" w:color="auto"/>
                                                                                                                                                                                                                                                                                                                                                            <w:left w:val="none" w:sz="0" w:space="0" w:color="auto"/>
                                                                                                                                                                                                                                                                                                                                                            <w:bottom w:val="none" w:sz="0" w:space="0" w:color="auto"/>
                                                                                                                                                                                                                                                                                                                                                            <w:right w:val="none" w:sz="0" w:space="0" w:color="auto"/>
                                                                                                                                                                                                                                                                                                                                                          </w:divBdr>
                                                                                                                                                                                                                                                                                                                                                          <w:divsChild>
                                                                                                                                                                                                                                                                                                                                                            <w:div w:id="293946100">
                                                                                                                                                                                                                                                                                                                                                              <w:marLeft w:val="0"/>
                                                                                                                                                                                                                                                                                                                                                              <w:marRight w:val="0"/>
                                                                                                                                                                                                                                                                                                                                                              <w:marTop w:val="0"/>
                                                                                                                                                                                                                                                                                                                                                              <w:marBottom w:val="0"/>
                                                                                                                                                                                                                                                                                                                                                              <w:divBdr>
                                                                                                                                                                                                                                                                                                                                                                <w:top w:val="none" w:sz="0" w:space="0" w:color="auto"/>
                                                                                                                                                                                                                                                                                                                                                                <w:left w:val="none" w:sz="0" w:space="0" w:color="auto"/>
                                                                                                                                                                                                                                                                                                                                                                <w:bottom w:val="none" w:sz="0" w:space="0" w:color="auto"/>
                                                                                                                                                                                                                                                                                                                                                                <w:right w:val="none" w:sz="0" w:space="0" w:color="auto"/>
                                                                                                                                                                                                                                                                                                                                                              </w:divBdr>
                                                                                                                                                                                                                                                                                                                                                              <w:divsChild>
                                                                                                                                                                                                                                                                                                                                                                <w:div w:id="1548839604">
                                                                                                                                                                                                                                                                                                                                                                  <w:marLeft w:val="0"/>
                                                                                                                                                                                                                                                                                                                                                                  <w:marRight w:val="0"/>
                                                                                                                                                                                                                                                                                                                                                                  <w:marTop w:val="0"/>
                                                                                                                                                                                                                                                                                                                                                                  <w:marBottom w:val="0"/>
                                                                                                                                                                                                                                                                                                                                                                  <w:divBdr>
                                                                                                                                                                                                                                                                                                                                                                    <w:top w:val="none" w:sz="0" w:space="0" w:color="auto"/>
                                                                                                                                                                                                                                                                                                                                                                    <w:left w:val="none" w:sz="0" w:space="0" w:color="auto"/>
                                                                                                                                                                                                                                                                                                                                                                    <w:bottom w:val="none" w:sz="0" w:space="0" w:color="auto"/>
                                                                                                                                                                                                                                                                                                                                                                    <w:right w:val="none" w:sz="0" w:space="0" w:color="auto"/>
                                                                                                                                                                                                                                                                                                                                                                  </w:divBdr>
                                                                                                                                                                                                                                                                                                                                                                  <w:divsChild>
                                                                                                                                                                                                                                                                                                                                                                    <w:div w:id="199636440">
                                                                                                                                                                                                                                                                                                                                                                      <w:marLeft w:val="0"/>
                                                                                                                                                                                                                                                                                                                                                                      <w:marRight w:val="0"/>
                                                                                                                                                                                                                                                                                                                                                                      <w:marTop w:val="0"/>
                                                                                                                                                                                                                                                                                                                                                                      <w:marBottom w:val="0"/>
                                                                                                                                                                                                                                                                                                                                                                      <w:divBdr>
                                                                                                                                                                                                                                                                                                                                                                        <w:top w:val="none" w:sz="0" w:space="0" w:color="auto"/>
                                                                                                                                                                                                                                                                                                                                                                        <w:left w:val="none" w:sz="0" w:space="0" w:color="auto"/>
                                                                                                                                                                                                                                                                                                                                                                        <w:bottom w:val="none" w:sz="0" w:space="0" w:color="auto"/>
                                                                                                                                                                                                                                                                                                                                                                        <w:right w:val="none" w:sz="0" w:space="0" w:color="auto"/>
                                                                                                                                                                                                                                                                                                                                                                      </w:divBdr>
                                                                                                                                                                                                                                                                                                                                                                      <w:divsChild>
                                                                                                                                                                                                                                                                                                                                                                        <w:div w:id="1662276206">
                                                                                                                                                                                                                                                                                                                                                                          <w:marLeft w:val="0"/>
                                                                                                                                                                                                                                                                                                                                                                          <w:marRight w:val="0"/>
                                                                                                                                                                                                                                                                                                                                                                          <w:marTop w:val="0"/>
                                                                                                                                                                                                                                                                                                                                                                          <w:marBottom w:val="0"/>
                                                                                                                                                                                                                                                                                                                                                                          <w:divBdr>
                                                                                                                                                                                                                                                                                                                                                                            <w:top w:val="none" w:sz="0" w:space="0" w:color="auto"/>
                                                                                                                                                                                                                                                                                                                                                                            <w:left w:val="none" w:sz="0" w:space="0" w:color="auto"/>
                                                                                                                                                                                                                                                                                                                                                                            <w:bottom w:val="none" w:sz="0" w:space="0" w:color="auto"/>
                                                                                                                                                                                                                                                                                                                                                                            <w:right w:val="none" w:sz="0" w:space="0" w:color="auto"/>
                                                                                                                                                                                                                                                                                                                                                                          </w:divBdr>
                                                                                                                                                                                                                                                                                                                                                                          <w:divsChild>
                                                                                                                                                                                                                                                                                                                                                                            <w:div w:id="1102609561">
                                                                                                                                                                                                                                                                                                                                                                              <w:marLeft w:val="0"/>
                                                                                                                                                                                                                                                                                                                                                                              <w:marRight w:val="0"/>
                                                                                                                                                                                                                                                                                                                                                                              <w:marTop w:val="0"/>
                                                                                                                                                                                                                                                                                                                                                                              <w:marBottom w:val="0"/>
                                                                                                                                                                                                                                                                                                                                                                              <w:divBdr>
                                                                                                                                                                                                                                                                                                                                                                                <w:top w:val="none" w:sz="0" w:space="0" w:color="auto"/>
                                                                                                                                                                                                                                                                                                                                                                                <w:left w:val="none" w:sz="0" w:space="0" w:color="auto"/>
                                                                                                                                                                                                                                                                                                                                                                                <w:bottom w:val="none" w:sz="0" w:space="0" w:color="auto"/>
                                                                                                                                                                                                                                                                                                                                                                                <w:right w:val="none" w:sz="0" w:space="0" w:color="auto"/>
                                                                                                                                                                                                                                                                                                                                                                              </w:divBdr>
                                                                                                                                                                                                                                                                                                                                                                              <w:divsChild>
                                                                                                                                                                                                                                                                                                                                                                                <w:div w:id="1968581933">
                                                                                                                                                                                                                                                                                                                                                                                  <w:marLeft w:val="0"/>
                                                                                                                                                                                                                                                                                                                                                                                  <w:marRight w:val="0"/>
                                                                                                                                                                                                                                                                                                                                                                                  <w:marTop w:val="0"/>
                                                                                                                                                                                                                                                                                                                                                                                  <w:marBottom w:val="0"/>
                                                                                                                                                                                                                                                                                                                                                                                  <w:divBdr>
                                                                                                                                                                                                                                                                                                                                                                                    <w:top w:val="none" w:sz="0" w:space="0" w:color="auto"/>
                                                                                                                                                                                                                                                                                                                                                                                    <w:left w:val="none" w:sz="0" w:space="0" w:color="auto"/>
                                                                                                                                                                                                                                                                                                                                                                                    <w:bottom w:val="none" w:sz="0" w:space="0" w:color="auto"/>
                                                                                                                                                                                                                                                                                                                                                                                    <w:right w:val="none" w:sz="0" w:space="0" w:color="auto"/>
                                                                                                                                                                                                                                                                                                                                                                                  </w:divBdr>
                                                                                                                                                                                                                                                                                                                                                                                  <w:divsChild>
                                                                                                                                                                                                                                                                                                                                                                                    <w:div w:id="2013750600">
                                                                                                                                                                                                                                                                                                                                                                                      <w:marLeft w:val="0"/>
                                                                                                                                                                                                                                                                                                                                                                                      <w:marRight w:val="0"/>
                                                                                                                                                                                                                                                                                                                                                                                      <w:marTop w:val="0"/>
                                                                                                                                                                                                                                                                                                                                                                                      <w:marBottom w:val="0"/>
                                                                                                                                                                                                                                                                                                                                                                                      <w:divBdr>
                                                                                                                                                                                                                                                                                                                                                                                        <w:top w:val="none" w:sz="0" w:space="0" w:color="auto"/>
                                                                                                                                                                                                                                                                                                                                                                                        <w:left w:val="none" w:sz="0" w:space="0" w:color="auto"/>
                                                                                                                                                                                                                                                                                                                                                                                        <w:bottom w:val="none" w:sz="0" w:space="0" w:color="auto"/>
                                                                                                                                                                                                                                                                                                                                                                                        <w:right w:val="none" w:sz="0" w:space="0" w:color="auto"/>
                                                                                                                                                                                                                                                                                                                                                                                      </w:divBdr>
                                                                                                                                                                                                                                                                                                                                                                                      <w:divsChild>
                                                                                                                                                                                                                                                                                                                                                                                        <w:div w:id="1286891092">
                                                                                                                                                                                                                                                                                                                                                                                          <w:marLeft w:val="0"/>
                                                                                                                                                                                                                                                                                                                                                                                          <w:marRight w:val="0"/>
                                                                                                                                                                                                                                                                                                                                                                                          <w:marTop w:val="0"/>
                                                                                                                                                                                                                                                                                                                                                                                          <w:marBottom w:val="0"/>
                                                                                                                                                                                                                                                                                                                                                                                          <w:divBdr>
                                                                                                                                                                                                                                                                                                                                                                                            <w:top w:val="none" w:sz="0" w:space="0" w:color="auto"/>
                                                                                                                                                                                                                                                                                                                                                                                            <w:left w:val="none" w:sz="0" w:space="0" w:color="auto"/>
                                                                                                                                                                                                                                                                                                                                                                                            <w:bottom w:val="none" w:sz="0" w:space="0" w:color="auto"/>
                                                                                                                                                                                                                                                                                                                                                                                            <w:right w:val="none" w:sz="0" w:space="0" w:color="auto"/>
                                                                                                                                                                                                                                                                                                                                                                                          </w:divBdr>
                                                                                                                                                                                                                                                                                                                                                                                          <w:divsChild>
                                                                                                                                                                                                                                                                                                                                                                                            <w:div w:id="1883589508">
                                                                                                                                                                                                                                                                                                                                                                                              <w:marLeft w:val="0"/>
                                                                                                                                                                                                                                                                                                                                                                                              <w:marRight w:val="0"/>
                                                                                                                                                                                                                                                                                                                                                                                              <w:marTop w:val="0"/>
                                                                                                                                                                                                                                                                                                                                                                                              <w:marBottom w:val="0"/>
                                                                                                                                                                                                                                                                                                                                                                                              <w:divBdr>
                                                                                                                                                                                                                                                                                                                                                                                                <w:top w:val="none" w:sz="0" w:space="0" w:color="auto"/>
                                                                                                                                                                                                                                                                                                                                                                                                <w:left w:val="none" w:sz="0" w:space="0" w:color="auto"/>
                                                                                                                                                                                                                                                                                                                                                                                                <w:bottom w:val="none" w:sz="0" w:space="0" w:color="auto"/>
                                                                                                                                                                                                                                                                                                                                                                                                <w:right w:val="none" w:sz="0" w:space="0" w:color="auto"/>
                                                                                                                                                                                                                                                                                                                                                                                              </w:divBdr>
                                                                                                                                                                                                                                                                                                                                                                                              <w:divsChild>
                                                                                                                                                                                                                                                                                                                                                                                                <w:div w:id="503592660">
                                                                                                                                                                                                                                                                                                                                                                                                  <w:marLeft w:val="0"/>
                                                                                                                                                                                                                                                                                                                                                                                                  <w:marRight w:val="0"/>
                                                                                                                                                                                                                                                                                                                                                                                                  <w:marTop w:val="0"/>
                                                                                                                                                                                                                                                                                                                                                                                                  <w:marBottom w:val="0"/>
                                                                                                                                                                                                                                                                                                                                                                                                  <w:divBdr>
                                                                                                                                                                                                                                                                                                                                                                                                    <w:top w:val="none" w:sz="0" w:space="0" w:color="auto"/>
                                                                                                                                                                                                                                                                                                                                                                                                    <w:left w:val="none" w:sz="0" w:space="0" w:color="auto"/>
                                                                                                                                                                                                                                                                                                                                                                                                    <w:bottom w:val="none" w:sz="0" w:space="0" w:color="auto"/>
                                                                                                                                                                                                                                                                                                                                                                                                    <w:right w:val="none" w:sz="0" w:space="0" w:color="auto"/>
                                                                                                                                                                                                                                                                                                                                                                                                  </w:divBdr>
                                                                                                                                                                                                                                                                                                                                                                                                  <w:divsChild>
                                                                                                                                                                                                                                                                                                                                                                                                    <w:div w:id="545604615">
                                                                                                                                                                                                                                                                                                                                                                                                      <w:marLeft w:val="0"/>
                                                                                                                                                                                                                                                                                                                                                                                                      <w:marRight w:val="0"/>
                                                                                                                                                                                                                                                                                                                                                                                                      <w:marTop w:val="0"/>
                                                                                                                                                                                                                                                                                                                                                                                                      <w:marBottom w:val="0"/>
                                                                                                                                                                                                                                                                                                                                                                                                      <w:divBdr>
                                                                                                                                                                                                                                                                                                                                                                                                        <w:top w:val="none" w:sz="0" w:space="0" w:color="auto"/>
                                                                                                                                                                                                                                                                                                                                                                                                        <w:left w:val="none" w:sz="0" w:space="0" w:color="auto"/>
                                                                                                                                                                                                                                                                                                                                                                                                        <w:bottom w:val="none" w:sz="0" w:space="0" w:color="auto"/>
                                                                                                                                                                                                                                                                                                                                                                                                        <w:right w:val="none" w:sz="0" w:space="0" w:color="auto"/>
                                                                                                                                                                                                                                                                                                                                                                                                      </w:divBdr>
                                                                                                                                                                                                                                                                                                                                                                                                      <w:divsChild>
                                                                                                                                                                                                                                                                                                                                                                                                        <w:div w:id="1419599574">
                                                                                                                                                                                                                                                                                                                                                                                                          <w:marLeft w:val="0"/>
                                                                                                                                                                                                                                                                                                                                                                                                          <w:marRight w:val="0"/>
                                                                                                                                                                                                                                                                                                                                                                                                          <w:marTop w:val="0"/>
                                                                                                                                                                                                                                                                                                                                                                                                          <w:marBottom w:val="0"/>
                                                                                                                                                                                                                                                                                                                                                                                                          <w:divBdr>
                                                                                                                                                                                                                                                                                                                                                                                                            <w:top w:val="none" w:sz="0" w:space="0" w:color="auto"/>
                                                                                                                                                                                                                                                                                                                                                                                                            <w:left w:val="none" w:sz="0" w:space="0" w:color="auto"/>
                                                                                                                                                                                                                                                                                                                                                                                                            <w:bottom w:val="none" w:sz="0" w:space="0" w:color="auto"/>
                                                                                                                                                                                                                                                                                                                                                                                                            <w:right w:val="none" w:sz="0" w:space="0" w:color="auto"/>
                                                                                                                                                                                                                                                                                                                                                                                                          </w:divBdr>
                                                                                                                                                                                                                                                                                                                                                                                                          <w:divsChild>
                                                                                                                                                                                                                                                                                                                                                                                                            <w:div w:id="1477142084">
                                                                                                                                                                                                                                                                                                                                                                                                              <w:marLeft w:val="0"/>
                                                                                                                                                                                                                                                                                                                                                                                                              <w:marRight w:val="0"/>
                                                                                                                                                                                                                                                                                                                                                                                                              <w:marTop w:val="0"/>
                                                                                                                                                                                                                                                                                                                                                                                                              <w:marBottom w:val="0"/>
                                                                                                                                                                                                                                                                                                                                                                                                              <w:divBdr>
                                                                                                                                                                                                                                                                                                                                                                                                                <w:top w:val="none" w:sz="0" w:space="0" w:color="auto"/>
                                                                                                                                                                                                                                                                                                                                                                                                                <w:left w:val="none" w:sz="0" w:space="0" w:color="auto"/>
                                                                                                                                                                                                                                                                                                                                                                                                                <w:bottom w:val="none" w:sz="0" w:space="0" w:color="auto"/>
                                                                                                                                                                                                                                                                                                                                                                                                                <w:right w:val="none" w:sz="0" w:space="0" w:color="auto"/>
                                                                                                                                                                                                                                                                                                                                                                                                              </w:divBdr>
                                                                                                                                                                                                                                                                                                                                                                                                              <w:divsChild>
                                                                                                                                                                                                                                                                                                                                                                                                                <w:div w:id="560138096">
                                                                                                                                                                                                                                                                                                                                                                                                                  <w:marLeft w:val="0"/>
                                                                                                                                                                                                                                                                                                                                                                                                                  <w:marRight w:val="0"/>
                                                                                                                                                                                                                                                                                                                                                                                                                  <w:marTop w:val="0"/>
                                                                                                                                                                                                                                                                                                                                                                                                                  <w:marBottom w:val="0"/>
                                                                                                                                                                                                                                                                                                                                                                                                                  <w:divBdr>
                                                                                                                                                                                                                                                                                                                                                                                                                    <w:top w:val="none" w:sz="0" w:space="0" w:color="auto"/>
                                                                                                                                                                                                                                                                                                                                                                                                                    <w:left w:val="none" w:sz="0" w:space="0" w:color="auto"/>
                                                                                                                                                                                                                                                                                                                                                                                                                    <w:bottom w:val="none" w:sz="0" w:space="0" w:color="auto"/>
                                                                                                                                                                                                                                                                                                                                                                                                                    <w:right w:val="none" w:sz="0" w:space="0" w:color="auto"/>
                                                                                                                                                                                                                                                                                                                                                                                                                  </w:divBdr>
                                                                                                                                                                                                                                                                                                                                                                                                                  <w:divsChild>
                                                                                                                                                                                                                                                                                                                                                                                                                    <w:div w:id="165293395">
                                                                                                                                                                                                                                                                                                                                                                                                                      <w:marLeft w:val="0"/>
                                                                                                                                                                                                                                                                                                                                                                                                                      <w:marRight w:val="0"/>
                                                                                                                                                                                                                                                                                                                                                                                                                      <w:marTop w:val="0"/>
                                                                                                                                                                                                                                                                                                                                                                                                                      <w:marBottom w:val="0"/>
                                                                                                                                                                                                                                                                                                                                                                                                                      <w:divBdr>
                                                                                                                                                                                                                                                                                                                                                                                                                        <w:top w:val="none" w:sz="0" w:space="0" w:color="auto"/>
                                                                                                                                                                                                                                                                                                                                                                                                                        <w:left w:val="none" w:sz="0" w:space="0" w:color="auto"/>
                                                                                                                                                                                                                                                                                                                                                                                                                        <w:bottom w:val="none" w:sz="0" w:space="0" w:color="auto"/>
                                                                                                                                                                                                                                                                                                                                                                                                                        <w:right w:val="none" w:sz="0" w:space="0" w:color="auto"/>
                                                                                                                                                                                                                                                                                                                                                                                                                      </w:divBdr>
                                                                                                                                                                                                                                                                                                                                                                                                                      <w:divsChild>
                                                                                                                                                                                                                                                                                                                                                                                                                        <w:div w:id="1741319374">
                                                                                                                                                                                                                                                                                                                                                                                                                          <w:marLeft w:val="0"/>
                                                                                                                                                                                                                                                                                                                                                                                                                          <w:marRight w:val="0"/>
                                                                                                                                                                                                                                                                                                                                                                                                                          <w:marTop w:val="0"/>
                                                                                                                                                                                                                                                                                                                                                                                                                          <w:marBottom w:val="0"/>
                                                                                                                                                                                                                                                                                                                                                                                                                          <w:divBdr>
                                                                                                                                                                                                                                                                                                                                                                                                                            <w:top w:val="none" w:sz="0" w:space="0" w:color="auto"/>
                                                                                                                                                                                                                                                                                                                                                                                                                            <w:left w:val="none" w:sz="0" w:space="0" w:color="auto"/>
                                                                                                                                                                                                                                                                                                                                                                                                                            <w:bottom w:val="none" w:sz="0" w:space="0" w:color="auto"/>
                                                                                                                                                                                                                                                                                                                                                                                                                            <w:right w:val="none" w:sz="0" w:space="0" w:color="auto"/>
                                                                                                                                                                                                                                                                                                                                                                                                                          </w:divBdr>
                                                                                                                                                                                                                                                                                                                                                                                                                          <w:divsChild>
                                                                                                                                                                                                                                                                                                                                                                                                                            <w:div w:id="1392576539">
                                                                                                                                                                                                                                                                                                                                                                                                                              <w:marLeft w:val="0"/>
                                                                                                                                                                                                                                                                                                                                                                                                                              <w:marRight w:val="0"/>
                                                                                                                                                                                                                                                                                                                                                                                                                              <w:marTop w:val="0"/>
                                                                                                                                                                                                                                                                                                                                                                                                                              <w:marBottom w:val="0"/>
                                                                                                                                                                                                                                                                                                                                                                                                                              <w:divBdr>
                                                                                                                                                                                                                                                                                                                                                                                                                                <w:top w:val="none" w:sz="0" w:space="0" w:color="auto"/>
                                                                                                                                                                                                                                                                                                                                                                                                                                <w:left w:val="none" w:sz="0" w:space="0" w:color="auto"/>
                                                                                                                                                                                                                                                                                                                                                                                                                                <w:bottom w:val="none" w:sz="0" w:space="0" w:color="auto"/>
                                                                                                                                                                                                                                                                                                                                                                                                                                <w:right w:val="none" w:sz="0" w:space="0" w:color="auto"/>
                                                                                                                                                                                                                                                                                                                                                                                                                              </w:divBdr>
                                                                                                                                                                                                                                                                                                                                                                                                                              <w:divsChild>
                                                                                                                                                                                                                                                                                                                                                                                                                                <w:div w:id="1032339743">
                                                                                                                                                                                                                                                                                                                                                                                                                                  <w:marLeft w:val="0"/>
                                                                                                                                                                                                                                                                                                                                                                                                                                  <w:marRight w:val="0"/>
                                                                                                                                                                                                                                                                                                                                                                                                                                  <w:marTop w:val="0"/>
                                                                                                                                                                                                                                                                                                                                                                                                                                  <w:marBottom w:val="0"/>
                                                                                                                                                                                                                                                                                                                                                                                                                                  <w:divBdr>
                                                                                                                                                                                                                                                                                                                                                                                                                                    <w:top w:val="none" w:sz="0" w:space="0" w:color="auto"/>
                                                                                                                                                                                                                                                                                                                                                                                                                                    <w:left w:val="none" w:sz="0" w:space="0" w:color="auto"/>
                                                                                                                                                                                                                                                                                                                                                                                                                                    <w:bottom w:val="none" w:sz="0" w:space="0" w:color="auto"/>
                                                                                                                                                                                                                                                                                                                                                                                                                                    <w:right w:val="none" w:sz="0" w:space="0" w:color="auto"/>
                                                                                                                                                                                                                                                                                                                                                                                                                                  </w:divBdr>
                                                                                                                                                                                                                                                                                                                                                                                                                                  <w:divsChild>
                                                                                                                                                                                                                                                                                                                                                                                                                                    <w:div w:id="1235553536">
                                                                                                                                                                                                                                                                                                                                                                                                                                      <w:marLeft w:val="0"/>
                                                                                                                                                                                                                                                                                                                                                                                                                                      <w:marRight w:val="0"/>
                                                                                                                                                                                                                                                                                                                                                                                                                                      <w:marTop w:val="0"/>
                                                                                                                                                                                                                                                                                                                                                                                                                                      <w:marBottom w:val="0"/>
                                                                                                                                                                                                                                                                                                                                                                                                                                      <w:divBdr>
                                                                                                                                                                                                                                                                                                                                                                                                                                        <w:top w:val="none" w:sz="0" w:space="0" w:color="auto"/>
                                                                                                                                                                                                                                                                                                                                                                                                                                        <w:left w:val="none" w:sz="0" w:space="0" w:color="auto"/>
                                                                                                                                                                                                                                                                                                                                                                                                                                        <w:bottom w:val="none" w:sz="0" w:space="0" w:color="auto"/>
                                                                                                                                                                                                                                                                                                                                                                                                                                        <w:right w:val="none" w:sz="0" w:space="0" w:color="auto"/>
                                                                                                                                                                                                                                                                                                                                                                                                                                      </w:divBdr>
                                                                                                                                                                                                                                                                                                                                                                                                                                      <w:divsChild>
                                                                                                                                                                                                                                                                                                                                                                                                                                        <w:div w:id="820779123">
                                                                                                                                                                                                                                                                                                                                                                                                                                          <w:marLeft w:val="0"/>
                                                                                                                                                                                                                                                                                                                                                                                                                                          <w:marRight w:val="0"/>
                                                                                                                                                                                                                                                                                                                                                                                                                                          <w:marTop w:val="0"/>
                                                                                                                                                                                                                                                                                                                                                                                                                                          <w:marBottom w:val="0"/>
                                                                                                                                                                                                                                                                                                                                                                                                                                          <w:divBdr>
                                                                                                                                                                                                                                                                                                                                                                                                                                            <w:top w:val="none" w:sz="0" w:space="0" w:color="auto"/>
                                                                                                                                                                                                                                                                                                                                                                                                                                            <w:left w:val="none" w:sz="0" w:space="0" w:color="auto"/>
                                                                                                                                                                                                                                                                                                                                                                                                                                            <w:bottom w:val="none" w:sz="0" w:space="0" w:color="auto"/>
                                                                                                                                                                                                                                                                                                                                                                                                                                            <w:right w:val="none" w:sz="0" w:space="0" w:color="auto"/>
                                                                                                                                                                                                                                                                                                                                                                                                                                          </w:divBdr>
                                                                                                                                                                                                                                                                                                                                                                                                                                          <w:divsChild>
                                                                                                                                                                                                                                                                                                                                                                                                                                            <w:div w:id="172756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4536834">
      <w:bodyDiv w:val="1"/>
      <w:marLeft w:val="0"/>
      <w:marRight w:val="0"/>
      <w:marTop w:val="0"/>
      <w:marBottom w:val="0"/>
      <w:divBdr>
        <w:top w:val="none" w:sz="0" w:space="0" w:color="auto"/>
        <w:left w:val="none" w:sz="0" w:space="0" w:color="auto"/>
        <w:bottom w:val="none" w:sz="0" w:space="0" w:color="auto"/>
        <w:right w:val="none" w:sz="0" w:space="0" w:color="auto"/>
      </w:divBdr>
      <w:divsChild>
        <w:div w:id="584386326">
          <w:marLeft w:val="0"/>
          <w:marRight w:val="0"/>
          <w:marTop w:val="0"/>
          <w:marBottom w:val="0"/>
          <w:divBdr>
            <w:top w:val="none" w:sz="0" w:space="0" w:color="auto"/>
            <w:left w:val="none" w:sz="0" w:space="0" w:color="auto"/>
            <w:bottom w:val="none" w:sz="0" w:space="0" w:color="auto"/>
            <w:right w:val="none" w:sz="0" w:space="0" w:color="auto"/>
          </w:divBdr>
          <w:divsChild>
            <w:div w:id="41474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808528">
      <w:bodyDiv w:val="1"/>
      <w:marLeft w:val="0"/>
      <w:marRight w:val="0"/>
      <w:marTop w:val="0"/>
      <w:marBottom w:val="0"/>
      <w:divBdr>
        <w:top w:val="none" w:sz="0" w:space="0" w:color="auto"/>
        <w:left w:val="none" w:sz="0" w:space="0" w:color="auto"/>
        <w:bottom w:val="none" w:sz="0" w:space="0" w:color="auto"/>
        <w:right w:val="none" w:sz="0" w:space="0" w:color="auto"/>
      </w:divBdr>
    </w:div>
    <w:div w:id="1558668477">
      <w:bodyDiv w:val="1"/>
      <w:marLeft w:val="0"/>
      <w:marRight w:val="0"/>
      <w:marTop w:val="0"/>
      <w:marBottom w:val="0"/>
      <w:divBdr>
        <w:top w:val="none" w:sz="0" w:space="0" w:color="auto"/>
        <w:left w:val="none" w:sz="0" w:space="0" w:color="auto"/>
        <w:bottom w:val="none" w:sz="0" w:space="0" w:color="auto"/>
        <w:right w:val="none" w:sz="0" w:space="0" w:color="auto"/>
      </w:divBdr>
    </w:div>
    <w:div w:id="1886982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lawson@mq.edu.a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github.com/jamesrlawson/riparian-WD/tree/master/script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F19910-C7C6-49C7-BB09-2AA5D3ABC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8856</Words>
  <Characters>221480</Characters>
  <Application>Microsoft Office Word</Application>
  <DocSecurity>0</DocSecurity>
  <Lines>1845</Lines>
  <Paragraphs>519</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59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Faculty of Science</cp:lastModifiedBy>
  <cp:revision>2</cp:revision>
  <dcterms:created xsi:type="dcterms:W3CDTF">2015-03-30T04:30:00Z</dcterms:created>
  <dcterms:modified xsi:type="dcterms:W3CDTF">2015-03-30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